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42658968"/>
        <w:docPartObj>
          <w:docPartGallery w:val="Cover Pages"/>
          <w:docPartUnique/>
        </w:docPartObj>
      </w:sdtPr>
      <w:sdtEndPr/>
      <w:sdtContent>
        <w:p w14:paraId="0F1B6D57" w14:textId="4B73DCCD" w:rsidR="00601829" w:rsidRDefault="00601829">
          <w:r>
            <w:rPr>
              <w:noProof/>
            </w:rPr>
            <mc:AlternateContent>
              <mc:Choice Requires="wpg">
                <w:drawing>
                  <wp:anchor distT="0" distB="0" distL="114300" distR="114300" simplePos="0" relativeHeight="251659264" behindDoc="1" locked="0" layoutInCell="1" allowOverlap="1" wp14:anchorId="2A3E5B54" wp14:editId="35426C40">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9D871C" w14:textId="1EC8BCEF" w:rsidR="00601829" w:rsidRDefault="00601829">
                                      <w:pPr>
                                        <w:pStyle w:val="NoSpacing"/>
                                        <w:spacing w:before="120"/>
                                        <w:jc w:val="center"/>
                                        <w:rPr>
                                          <w:color w:val="FFFFFF" w:themeColor="background1"/>
                                        </w:rPr>
                                      </w:pPr>
                                      <w:r>
                                        <w:rPr>
                                          <w:color w:val="FFFFFF" w:themeColor="background1"/>
                                        </w:rPr>
                                        <w:t>Josh Munro</w:t>
                                      </w:r>
                                    </w:p>
                                  </w:sdtContent>
                                </w:sdt>
                                <w:p w14:paraId="2F5509AD" w14:textId="77777777" w:rsidR="00601829" w:rsidRDefault="00B061E7">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601829">
                                        <w:rPr>
                                          <w:caps/>
                                          <w:color w:val="FFFFFF" w:themeColor="background1"/>
                                        </w:rPr>
                                        <w:t>[Company name]</w:t>
                                      </w:r>
                                    </w:sdtContent>
                                  </w:sdt>
                                  <w:r w:rsidR="00601829">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01829">
                                        <w:rPr>
                                          <w:color w:val="FFFFFF" w:themeColor="background1"/>
                                        </w:rPr>
                                        <w:t>[Company address]</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EE834B1" w14:textId="29F0ABEA" w:rsidR="00601829" w:rsidRDefault="00601829">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Assessment thre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A3E5B54"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9D871C" w14:textId="1EC8BCEF" w:rsidR="00601829" w:rsidRDefault="00601829">
                                <w:pPr>
                                  <w:pStyle w:val="NoSpacing"/>
                                  <w:spacing w:before="120"/>
                                  <w:jc w:val="center"/>
                                  <w:rPr>
                                    <w:color w:val="FFFFFF" w:themeColor="background1"/>
                                  </w:rPr>
                                </w:pPr>
                                <w:r>
                                  <w:rPr>
                                    <w:color w:val="FFFFFF" w:themeColor="background1"/>
                                  </w:rPr>
                                  <w:t>Josh Munro</w:t>
                                </w:r>
                              </w:p>
                            </w:sdtContent>
                          </w:sdt>
                          <w:p w14:paraId="2F5509AD" w14:textId="77777777" w:rsidR="00601829" w:rsidRDefault="00B061E7">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601829">
                                  <w:rPr>
                                    <w:caps/>
                                    <w:color w:val="FFFFFF" w:themeColor="background1"/>
                                  </w:rPr>
                                  <w:t>[Company name]</w:t>
                                </w:r>
                              </w:sdtContent>
                            </w:sdt>
                            <w:r w:rsidR="00601829">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01829">
                                  <w:rPr>
                                    <w:color w:val="FFFFFF" w:themeColor="background1"/>
                                  </w:rPr>
                                  <w:t>[Company address]</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EE834B1" w14:textId="29F0ABEA" w:rsidR="00601829" w:rsidRDefault="00601829">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Assessment three</w:t>
                                </w:r>
                              </w:p>
                            </w:sdtContent>
                          </w:sdt>
                        </w:txbxContent>
                      </v:textbox>
                    </v:shape>
                    <w10:wrap anchorx="page" anchory="page"/>
                  </v:group>
                </w:pict>
              </mc:Fallback>
            </mc:AlternateContent>
          </w:r>
        </w:p>
        <w:p w14:paraId="7F55B2D1" w14:textId="503F98B5" w:rsidR="00601829" w:rsidRDefault="00601829">
          <w:r>
            <w:br w:type="page"/>
          </w:r>
        </w:p>
      </w:sdtContent>
    </w:sdt>
    <w:sdt>
      <w:sdtPr>
        <w:rPr>
          <w:rFonts w:asciiTheme="minorHAnsi" w:eastAsiaTheme="minorHAnsi" w:hAnsiTheme="minorHAnsi" w:cstheme="minorBidi"/>
          <w:color w:val="auto"/>
          <w:sz w:val="22"/>
          <w:szCs w:val="22"/>
          <w:lang w:val="en-NZ"/>
        </w:rPr>
        <w:id w:val="-1641798664"/>
        <w:docPartObj>
          <w:docPartGallery w:val="Table of Contents"/>
          <w:docPartUnique/>
        </w:docPartObj>
      </w:sdtPr>
      <w:sdtEndPr>
        <w:rPr>
          <w:b/>
          <w:bCs/>
          <w:noProof/>
        </w:rPr>
      </w:sdtEndPr>
      <w:sdtContent>
        <w:p w14:paraId="796CE254" w14:textId="1E58C88C" w:rsidR="001F0D08" w:rsidRDefault="001F0D08">
          <w:pPr>
            <w:pStyle w:val="TOCHeading"/>
          </w:pPr>
          <w:r>
            <w:t>Table of Contents</w:t>
          </w:r>
        </w:p>
        <w:p w14:paraId="5D434354" w14:textId="7E9CA830" w:rsidR="00267159" w:rsidRDefault="001F0D08">
          <w:pPr>
            <w:pStyle w:val="TOC1"/>
            <w:tabs>
              <w:tab w:val="right" w:leader="dot" w:pos="9016"/>
            </w:tabs>
            <w:rPr>
              <w:rFonts w:eastAsiaTheme="minorEastAsia"/>
              <w:noProof/>
              <w:lang w:eastAsia="en-NZ"/>
            </w:rPr>
          </w:pPr>
          <w:r>
            <w:fldChar w:fldCharType="begin"/>
          </w:r>
          <w:r>
            <w:instrText xml:space="preserve"> TOC \o "1-3" \h \z \u </w:instrText>
          </w:r>
          <w:r>
            <w:fldChar w:fldCharType="separate"/>
          </w:r>
          <w:hyperlink w:anchor="_Toc75551976" w:history="1">
            <w:r w:rsidR="00267159" w:rsidRPr="00D00979">
              <w:rPr>
                <w:rStyle w:val="Hyperlink"/>
                <w:noProof/>
              </w:rPr>
              <w:t>Repository</w:t>
            </w:r>
            <w:r w:rsidR="00267159">
              <w:rPr>
                <w:noProof/>
                <w:webHidden/>
              </w:rPr>
              <w:tab/>
            </w:r>
            <w:r w:rsidR="00267159">
              <w:rPr>
                <w:noProof/>
                <w:webHidden/>
              </w:rPr>
              <w:fldChar w:fldCharType="begin"/>
            </w:r>
            <w:r w:rsidR="00267159">
              <w:rPr>
                <w:noProof/>
                <w:webHidden/>
              </w:rPr>
              <w:instrText xml:space="preserve"> PAGEREF _Toc75551976 \h </w:instrText>
            </w:r>
            <w:r w:rsidR="00267159">
              <w:rPr>
                <w:noProof/>
                <w:webHidden/>
              </w:rPr>
            </w:r>
            <w:r w:rsidR="00267159">
              <w:rPr>
                <w:noProof/>
                <w:webHidden/>
              </w:rPr>
              <w:fldChar w:fldCharType="separate"/>
            </w:r>
            <w:r w:rsidR="00267159">
              <w:rPr>
                <w:noProof/>
                <w:webHidden/>
              </w:rPr>
              <w:t>1</w:t>
            </w:r>
            <w:r w:rsidR="00267159">
              <w:rPr>
                <w:noProof/>
                <w:webHidden/>
              </w:rPr>
              <w:fldChar w:fldCharType="end"/>
            </w:r>
          </w:hyperlink>
        </w:p>
        <w:p w14:paraId="787AC2C8" w14:textId="321A7435" w:rsidR="00267159" w:rsidRDefault="00B061E7">
          <w:pPr>
            <w:pStyle w:val="TOC1"/>
            <w:tabs>
              <w:tab w:val="right" w:leader="dot" w:pos="9016"/>
            </w:tabs>
            <w:rPr>
              <w:rFonts w:eastAsiaTheme="minorEastAsia"/>
              <w:noProof/>
              <w:lang w:eastAsia="en-NZ"/>
            </w:rPr>
          </w:pPr>
          <w:hyperlink w:anchor="_Toc75551977" w:history="1">
            <w:r w:rsidR="00267159" w:rsidRPr="00D00979">
              <w:rPr>
                <w:rStyle w:val="Hyperlink"/>
                <w:noProof/>
              </w:rPr>
              <w:t>Other notes</w:t>
            </w:r>
            <w:r w:rsidR="00267159">
              <w:rPr>
                <w:noProof/>
                <w:webHidden/>
              </w:rPr>
              <w:tab/>
            </w:r>
            <w:r w:rsidR="00267159">
              <w:rPr>
                <w:noProof/>
                <w:webHidden/>
              </w:rPr>
              <w:fldChar w:fldCharType="begin"/>
            </w:r>
            <w:r w:rsidR="00267159">
              <w:rPr>
                <w:noProof/>
                <w:webHidden/>
              </w:rPr>
              <w:instrText xml:space="preserve"> PAGEREF _Toc75551977 \h </w:instrText>
            </w:r>
            <w:r w:rsidR="00267159">
              <w:rPr>
                <w:noProof/>
                <w:webHidden/>
              </w:rPr>
            </w:r>
            <w:r w:rsidR="00267159">
              <w:rPr>
                <w:noProof/>
                <w:webHidden/>
              </w:rPr>
              <w:fldChar w:fldCharType="separate"/>
            </w:r>
            <w:r w:rsidR="00267159">
              <w:rPr>
                <w:noProof/>
                <w:webHidden/>
              </w:rPr>
              <w:t>1</w:t>
            </w:r>
            <w:r w:rsidR="00267159">
              <w:rPr>
                <w:noProof/>
                <w:webHidden/>
              </w:rPr>
              <w:fldChar w:fldCharType="end"/>
            </w:r>
          </w:hyperlink>
        </w:p>
        <w:p w14:paraId="188F679F" w14:textId="5552B984" w:rsidR="00267159" w:rsidRDefault="00B061E7">
          <w:pPr>
            <w:pStyle w:val="TOC1"/>
            <w:tabs>
              <w:tab w:val="right" w:leader="dot" w:pos="9016"/>
            </w:tabs>
            <w:rPr>
              <w:rFonts w:eastAsiaTheme="minorEastAsia"/>
              <w:noProof/>
              <w:lang w:eastAsia="en-NZ"/>
            </w:rPr>
          </w:pPr>
          <w:hyperlink w:anchor="_Toc75551978" w:history="1">
            <w:r w:rsidR="00267159" w:rsidRPr="00D00979">
              <w:rPr>
                <w:rStyle w:val="Hyperlink"/>
                <w:noProof/>
              </w:rPr>
              <w:t>Part Two Implementation and testing</w:t>
            </w:r>
            <w:r w:rsidR="00267159">
              <w:rPr>
                <w:noProof/>
                <w:webHidden/>
              </w:rPr>
              <w:tab/>
            </w:r>
            <w:r w:rsidR="00267159">
              <w:rPr>
                <w:noProof/>
                <w:webHidden/>
              </w:rPr>
              <w:fldChar w:fldCharType="begin"/>
            </w:r>
            <w:r w:rsidR="00267159">
              <w:rPr>
                <w:noProof/>
                <w:webHidden/>
              </w:rPr>
              <w:instrText xml:space="preserve"> PAGEREF _Toc75551978 \h </w:instrText>
            </w:r>
            <w:r w:rsidR="00267159">
              <w:rPr>
                <w:noProof/>
                <w:webHidden/>
              </w:rPr>
            </w:r>
            <w:r w:rsidR="00267159">
              <w:rPr>
                <w:noProof/>
                <w:webHidden/>
              </w:rPr>
              <w:fldChar w:fldCharType="separate"/>
            </w:r>
            <w:r w:rsidR="00267159">
              <w:rPr>
                <w:noProof/>
                <w:webHidden/>
              </w:rPr>
              <w:t>2</w:t>
            </w:r>
            <w:r w:rsidR="00267159">
              <w:rPr>
                <w:noProof/>
                <w:webHidden/>
              </w:rPr>
              <w:fldChar w:fldCharType="end"/>
            </w:r>
          </w:hyperlink>
        </w:p>
        <w:p w14:paraId="50870711" w14:textId="51FEC21B" w:rsidR="00267159" w:rsidRDefault="00B061E7">
          <w:pPr>
            <w:pStyle w:val="TOC1"/>
            <w:tabs>
              <w:tab w:val="right" w:leader="dot" w:pos="9016"/>
            </w:tabs>
            <w:rPr>
              <w:rFonts w:eastAsiaTheme="minorEastAsia"/>
              <w:noProof/>
              <w:lang w:eastAsia="en-NZ"/>
            </w:rPr>
          </w:pPr>
          <w:hyperlink w:anchor="_Toc75551979" w:history="1">
            <w:r w:rsidR="00267159" w:rsidRPr="00D00979">
              <w:rPr>
                <w:rStyle w:val="Hyperlink"/>
                <w:noProof/>
              </w:rPr>
              <w:t>Exploring and Describing web technology used in the web app.</w:t>
            </w:r>
            <w:r w:rsidR="00267159">
              <w:rPr>
                <w:noProof/>
                <w:webHidden/>
              </w:rPr>
              <w:tab/>
            </w:r>
            <w:r w:rsidR="00267159">
              <w:rPr>
                <w:noProof/>
                <w:webHidden/>
              </w:rPr>
              <w:fldChar w:fldCharType="begin"/>
            </w:r>
            <w:r w:rsidR="00267159">
              <w:rPr>
                <w:noProof/>
                <w:webHidden/>
              </w:rPr>
              <w:instrText xml:space="preserve"> PAGEREF _Toc75551979 \h </w:instrText>
            </w:r>
            <w:r w:rsidR="00267159">
              <w:rPr>
                <w:noProof/>
                <w:webHidden/>
              </w:rPr>
            </w:r>
            <w:r w:rsidR="00267159">
              <w:rPr>
                <w:noProof/>
                <w:webHidden/>
              </w:rPr>
              <w:fldChar w:fldCharType="separate"/>
            </w:r>
            <w:r w:rsidR="00267159">
              <w:rPr>
                <w:noProof/>
                <w:webHidden/>
              </w:rPr>
              <w:t>4</w:t>
            </w:r>
            <w:r w:rsidR="00267159">
              <w:rPr>
                <w:noProof/>
                <w:webHidden/>
              </w:rPr>
              <w:fldChar w:fldCharType="end"/>
            </w:r>
          </w:hyperlink>
        </w:p>
        <w:p w14:paraId="6726FBE1" w14:textId="5B93025A" w:rsidR="00267159" w:rsidRDefault="00B061E7">
          <w:pPr>
            <w:pStyle w:val="TOC2"/>
            <w:tabs>
              <w:tab w:val="right" w:leader="dot" w:pos="9016"/>
            </w:tabs>
            <w:rPr>
              <w:rFonts w:eastAsiaTheme="minorEastAsia"/>
              <w:noProof/>
              <w:lang w:eastAsia="en-NZ"/>
            </w:rPr>
          </w:pPr>
          <w:hyperlink w:anchor="_Toc75551980" w:history="1">
            <w:r w:rsidR="00267159" w:rsidRPr="00D00979">
              <w:rPr>
                <w:rStyle w:val="Hyperlink"/>
                <w:noProof/>
              </w:rPr>
              <w:t>Introduction of web technology</w:t>
            </w:r>
            <w:r w:rsidR="00267159">
              <w:rPr>
                <w:noProof/>
                <w:webHidden/>
              </w:rPr>
              <w:tab/>
            </w:r>
            <w:r w:rsidR="00267159">
              <w:rPr>
                <w:noProof/>
                <w:webHidden/>
              </w:rPr>
              <w:fldChar w:fldCharType="begin"/>
            </w:r>
            <w:r w:rsidR="00267159">
              <w:rPr>
                <w:noProof/>
                <w:webHidden/>
              </w:rPr>
              <w:instrText xml:space="preserve"> PAGEREF _Toc75551980 \h </w:instrText>
            </w:r>
            <w:r w:rsidR="00267159">
              <w:rPr>
                <w:noProof/>
                <w:webHidden/>
              </w:rPr>
            </w:r>
            <w:r w:rsidR="00267159">
              <w:rPr>
                <w:noProof/>
                <w:webHidden/>
              </w:rPr>
              <w:fldChar w:fldCharType="separate"/>
            </w:r>
            <w:r w:rsidR="00267159">
              <w:rPr>
                <w:noProof/>
                <w:webHidden/>
              </w:rPr>
              <w:t>4</w:t>
            </w:r>
            <w:r w:rsidR="00267159">
              <w:rPr>
                <w:noProof/>
                <w:webHidden/>
              </w:rPr>
              <w:fldChar w:fldCharType="end"/>
            </w:r>
          </w:hyperlink>
        </w:p>
        <w:p w14:paraId="5D99C55F" w14:textId="1C13404A" w:rsidR="00267159" w:rsidRDefault="00B061E7">
          <w:pPr>
            <w:pStyle w:val="TOC2"/>
            <w:tabs>
              <w:tab w:val="right" w:leader="dot" w:pos="9016"/>
            </w:tabs>
            <w:rPr>
              <w:rFonts w:eastAsiaTheme="minorEastAsia"/>
              <w:noProof/>
              <w:lang w:eastAsia="en-NZ"/>
            </w:rPr>
          </w:pPr>
          <w:hyperlink w:anchor="_Toc75551981" w:history="1">
            <w:r w:rsidR="00267159" w:rsidRPr="00D00979">
              <w:rPr>
                <w:rStyle w:val="Hyperlink"/>
                <w:noProof/>
              </w:rPr>
              <w:t>How I implemented the web technology</w:t>
            </w:r>
            <w:r w:rsidR="00267159">
              <w:rPr>
                <w:noProof/>
                <w:webHidden/>
              </w:rPr>
              <w:tab/>
            </w:r>
            <w:r w:rsidR="00267159">
              <w:rPr>
                <w:noProof/>
                <w:webHidden/>
              </w:rPr>
              <w:fldChar w:fldCharType="begin"/>
            </w:r>
            <w:r w:rsidR="00267159">
              <w:rPr>
                <w:noProof/>
                <w:webHidden/>
              </w:rPr>
              <w:instrText xml:space="preserve"> PAGEREF _Toc75551981 \h </w:instrText>
            </w:r>
            <w:r w:rsidR="00267159">
              <w:rPr>
                <w:noProof/>
                <w:webHidden/>
              </w:rPr>
            </w:r>
            <w:r w:rsidR="00267159">
              <w:rPr>
                <w:noProof/>
                <w:webHidden/>
              </w:rPr>
              <w:fldChar w:fldCharType="separate"/>
            </w:r>
            <w:r w:rsidR="00267159">
              <w:rPr>
                <w:noProof/>
                <w:webHidden/>
              </w:rPr>
              <w:t>4</w:t>
            </w:r>
            <w:r w:rsidR="00267159">
              <w:rPr>
                <w:noProof/>
                <w:webHidden/>
              </w:rPr>
              <w:fldChar w:fldCharType="end"/>
            </w:r>
          </w:hyperlink>
        </w:p>
        <w:p w14:paraId="6F35B728" w14:textId="2205200A" w:rsidR="00267159" w:rsidRDefault="00B061E7">
          <w:pPr>
            <w:pStyle w:val="TOC2"/>
            <w:tabs>
              <w:tab w:val="right" w:leader="dot" w:pos="9016"/>
            </w:tabs>
            <w:rPr>
              <w:rFonts w:eastAsiaTheme="minorEastAsia"/>
              <w:noProof/>
              <w:lang w:eastAsia="en-NZ"/>
            </w:rPr>
          </w:pPr>
          <w:hyperlink w:anchor="_Toc75551982" w:history="1">
            <w:r w:rsidR="00267159" w:rsidRPr="00D00979">
              <w:rPr>
                <w:rStyle w:val="Hyperlink"/>
                <w:noProof/>
              </w:rPr>
              <w:t>Problems I have faced.</w:t>
            </w:r>
            <w:r w:rsidR="00267159">
              <w:rPr>
                <w:noProof/>
                <w:webHidden/>
              </w:rPr>
              <w:tab/>
            </w:r>
            <w:r w:rsidR="00267159">
              <w:rPr>
                <w:noProof/>
                <w:webHidden/>
              </w:rPr>
              <w:fldChar w:fldCharType="begin"/>
            </w:r>
            <w:r w:rsidR="00267159">
              <w:rPr>
                <w:noProof/>
                <w:webHidden/>
              </w:rPr>
              <w:instrText xml:space="preserve"> PAGEREF _Toc75551982 \h </w:instrText>
            </w:r>
            <w:r w:rsidR="00267159">
              <w:rPr>
                <w:noProof/>
                <w:webHidden/>
              </w:rPr>
            </w:r>
            <w:r w:rsidR="00267159">
              <w:rPr>
                <w:noProof/>
                <w:webHidden/>
              </w:rPr>
              <w:fldChar w:fldCharType="separate"/>
            </w:r>
            <w:r w:rsidR="00267159">
              <w:rPr>
                <w:noProof/>
                <w:webHidden/>
              </w:rPr>
              <w:t>4</w:t>
            </w:r>
            <w:r w:rsidR="00267159">
              <w:rPr>
                <w:noProof/>
                <w:webHidden/>
              </w:rPr>
              <w:fldChar w:fldCharType="end"/>
            </w:r>
          </w:hyperlink>
        </w:p>
        <w:p w14:paraId="7AC07E13" w14:textId="30F8F217" w:rsidR="00267159" w:rsidRDefault="00B061E7">
          <w:pPr>
            <w:pStyle w:val="TOC2"/>
            <w:tabs>
              <w:tab w:val="right" w:leader="dot" w:pos="9016"/>
            </w:tabs>
            <w:rPr>
              <w:rFonts w:eastAsiaTheme="minorEastAsia"/>
              <w:noProof/>
              <w:lang w:eastAsia="en-NZ"/>
            </w:rPr>
          </w:pPr>
          <w:hyperlink w:anchor="_Toc75551983" w:history="1">
            <w:r w:rsidR="00267159" w:rsidRPr="00D00979">
              <w:rPr>
                <w:rStyle w:val="Hyperlink"/>
                <w:noProof/>
              </w:rPr>
              <w:t>Describe the future of Angular web framework.</w:t>
            </w:r>
            <w:r w:rsidR="00267159">
              <w:rPr>
                <w:noProof/>
                <w:webHidden/>
              </w:rPr>
              <w:tab/>
            </w:r>
            <w:r w:rsidR="00267159">
              <w:rPr>
                <w:noProof/>
                <w:webHidden/>
              </w:rPr>
              <w:fldChar w:fldCharType="begin"/>
            </w:r>
            <w:r w:rsidR="00267159">
              <w:rPr>
                <w:noProof/>
                <w:webHidden/>
              </w:rPr>
              <w:instrText xml:space="preserve"> PAGEREF _Toc75551983 \h </w:instrText>
            </w:r>
            <w:r w:rsidR="00267159">
              <w:rPr>
                <w:noProof/>
                <w:webHidden/>
              </w:rPr>
            </w:r>
            <w:r w:rsidR="00267159">
              <w:rPr>
                <w:noProof/>
                <w:webHidden/>
              </w:rPr>
              <w:fldChar w:fldCharType="separate"/>
            </w:r>
            <w:r w:rsidR="00267159">
              <w:rPr>
                <w:noProof/>
                <w:webHidden/>
              </w:rPr>
              <w:t>5</w:t>
            </w:r>
            <w:r w:rsidR="00267159">
              <w:rPr>
                <w:noProof/>
                <w:webHidden/>
              </w:rPr>
              <w:fldChar w:fldCharType="end"/>
            </w:r>
          </w:hyperlink>
        </w:p>
        <w:p w14:paraId="45B1AB8B" w14:textId="37A51BDB" w:rsidR="00267159" w:rsidRDefault="00B061E7">
          <w:pPr>
            <w:pStyle w:val="TOC1"/>
            <w:tabs>
              <w:tab w:val="right" w:leader="dot" w:pos="9016"/>
            </w:tabs>
            <w:rPr>
              <w:rFonts w:eastAsiaTheme="minorEastAsia"/>
              <w:noProof/>
              <w:lang w:eastAsia="en-NZ"/>
            </w:rPr>
          </w:pPr>
          <w:hyperlink w:anchor="_Toc75551984" w:history="1">
            <w:r w:rsidR="00267159" w:rsidRPr="00D00979">
              <w:rPr>
                <w:rStyle w:val="Hyperlink"/>
                <w:noProof/>
              </w:rPr>
              <w:t>References</w:t>
            </w:r>
            <w:r w:rsidR="00267159">
              <w:rPr>
                <w:noProof/>
                <w:webHidden/>
              </w:rPr>
              <w:tab/>
            </w:r>
            <w:r w:rsidR="00267159">
              <w:rPr>
                <w:noProof/>
                <w:webHidden/>
              </w:rPr>
              <w:fldChar w:fldCharType="begin"/>
            </w:r>
            <w:r w:rsidR="00267159">
              <w:rPr>
                <w:noProof/>
                <w:webHidden/>
              </w:rPr>
              <w:instrText xml:space="preserve"> PAGEREF _Toc75551984 \h </w:instrText>
            </w:r>
            <w:r w:rsidR="00267159">
              <w:rPr>
                <w:noProof/>
                <w:webHidden/>
              </w:rPr>
            </w:r>
            <w:r w:rsidR="00267159">
              <w:rPr>
                <w:noProof/>
                <w:webHidden/>
              </w:rPr>
              <w:fldChar w:fldCharType="separate"/>
            </w:r>
            <w:r w:rsidR="00267159">
              <w:rPr>
                <w:noProof/>
                <w:webHidden/>
              </w:rPr>
              <w:t>6</w:t>
            </w:r>
            <w:r w:rsidR="00267159">
              <w:rPr>
                <w:noProof/>
                <w:webHidden/>
              </w:rPr>
              <w:fldChar w:fldCharType="end"/>
            </w:r>
          </w:hyperlink>
        </w:p>
        <w:p w14:paraId="6133A554" w14:textId="4C0ECB16" w:rsidR="001F0D08" w:rsidRDefault="001F0D08">
          <w:r>
            <w:rPr>
              <w:b/>
              <w:bCs/>
              <w:noProof/>
            </w:rPr>
            <w:fldChar w:fldCharType="end"/>
          </w:r>
        </w:p>
      </w:sdtContent>
    </w:sdt>
    <w:p w14:paraId="02713BF3" w14:textId="11000727" w:rsidR="0022688C" w:rsidRDefault="0022688C" w:rsidP="001F0D08">
      <w:pPr>
        <w:pStyle w:val="Heading1"/>
      </w:pPr>
    </w:p>
    <w:p w14:paraId="595BDC13" w14:textId="6209DAB8" w:rsidR="001F0D08" w:rsidRDefault="005045B7" w:rsidP="005045B7">
      <w:pPr>
        <w:pStyle w:val="Heading1"/>
      </w:pPr>
      <w:bookmarkStart w:id="0" w:name="_Toc75551976"/>
      <w:r>
        <w:t>Repository</w:t>
      </w:r>
      <w:bookmarkEnd w:id="0"/>
    </w:p>
    <w:p w14:paraId="57FE0E0A" w14:textId="77777777" w:rsidR="005045B7" w:rsidRDefault="005045B7"/>
    <w:p w14:paraId="46138AEE" w14:textId="5688B3EC" w:rsidR="00F540C7" w:rsidRDefault="00B061E7">
      <w:hyperlink r:id="rId7" w:history="1">
        <w:r w:rsidR="00F540C7" w:rsidRPr="00C418ED">
          <w:rPr>
            <w:rStyle w:val="Hyperlink"/>
          </w:rPr>
          <w:t>https://github.com/Josh-Munro/FinalAssessment</w:t>
        </w:r>
      </w:hyperlink>
    </w:p>
    <w:p w14:paraId="0DF622F5" w14:textId="77777777" w:rsidR="00F540C7" w:rsidRDefault="00F540C7"/>
    <w:p w14:paraId="71268DD2" w14:textId="77777777" w:rsidR="00F540C7" w:rsidRDefault="00F540C7" w:rsidP="00F540C7">
      <w:pPr>
        <w:pStyle w:val="Heading1"/>
      </w:pPr>
      <w:bookmarkStart w:id="1" w:name="_Toc75551977"/>
      <w:r>
        <w:t>Other notes</w:t>
      </w:r>
      <w:bookmarkEnd w:id="1"/>
    </w:p>
    <w:p w14:paraId="0639B9A0" w14:textId="77777777" w:rsidR="00D77C85" w:rsidRDefault="00D77C85" w:rsidP="00F540C7">
      <w:pPr>
        <w:pStyle w:val="Heading1"/>
      </w:pPr>
    </w:p>
    <w:p w14:paraId="2F18A9B3" w14:textId="36A8D330" w:rsidR="005045B7" w:rsidRDefault="00D77C85" w:rsidP="00D77C85">
      <w:r>
        <w:t>I have used Mongo Compass for my database. However, the schema and collections should automatically be created inside local host when the server is run</w:t>
      </w:r>
      <w:r w:rsidR="005A6C55">
        <w:t xml:space="preserve">. </w:t>
      </w:r>
      <w:r w:rsidR="005045B7">
        <w:br w:type="page"/>
      </w:r>
    </w:p>
    <w:p w14:paraId="1F502535" w14:textId="77777777" w:rsidR="005045B7" w:rsidRPr="005045B7" w:rsidRDefault="005045B7" w:rsidP="005045B7"/>
    <w:p w14:paraId="491F2029" w14:textId="1E05A371" w:rsidR="00601829" w:rsidRDefault="00601829" w:rsidP="00601829">
      <w:pPr>
        <w:pStyle w:val="Heading1"/>
      </w:pPr>
      <w:bookmarkStart w:id="2" w:name="_Toc75551978"/>
      <w:r>
        <w:t>Part Two Implementation and testing</w:t>
      </w:r>
      <w:bookmarkEnd w:id="2"/>
    </w:p>
    <w:p w14:paraId="43F7F3BE" w14:textId="1A4E9AC4" w:rsidR="00601829" w:rsidRDefault="00601829" w:rsidP="00601829"/>
    <w:p w14:paraId="54940367" w14:textId="77777777" w:rsidR="00601829" w:rsidRPr="00601829" w:rsidRDefault="00601829" w:rsidP="00601829"/>
    <w:tbl>
      <w:tblPr>
        <w:tblStyle w:val="PlainTable3"/>
        <w:tblW w:w="0" w:type="auto"/>
        <w:tblLook w:val="04A0" w:firstRow="1" w:lastRow="0" w:firstColumn="1" w:lastColumn="0" w:noHBand="0" w:noVBand="1"/>
      </w:tblPr>
      <w:tblGrid>
        <w:gridCol w:w="1369"/>
        <w:gridCol w:w="1848"/>
        <w:gridCol w:w="1088"/>
        <w:gridCol w:w="748"/>
        <w:gridCol w:w="2137"/>
        <w:gridCol w:w="1088"/>
        <w:gridCol w:w="748"/>
      </w:tblGrid>
      <w:tr w:rsidR="004A239F" w14:paraId="1C291F0C" w14:textId="6A46608F" w:rsidTr="0041673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9" w:type="dxa"/>
          </w:tcPr>
          <w:p w14:paraId="1C76611F" w14:textId="1B188F90" w:rsidR="00055202" w:rsidRDefault="00055202">
            <w:r>
              <w:t>Functionality</w:t>
            </w:r>
          </w:p>
        </w:tc>
        <w:tc>
          <w:tcPr>
            <w:tcW w:w="1848" w:type="dxa"/>
          </w:tcPr>
          <w:p w14:paraId="0478AD32" w14:textId="622727E3" w:rsidR="00055202" w:rsidRDefault="0033744E">
            <w:pPr>
              <w:cnfStyle w:val="100000000000" w:firstRow="1" w:lastRow="0" w:firstColumn="0" w:lastColumn="0" w:oddVBand="0" w:evenVBand="0" w:oddHBand="0" w:evenHBand="0" w:firstRowFirstColumn="0" w:firstRowLastColumn="0" w:lastRowFirstColumn="0" w:lastRowLastColumn="0"/>
            </w:pPr>
            <w:r>
              <w:t xml:space="preserve">Should Pass </w:t>
            </w:r>
            <w:r w:rsidR="00055202">
              <w:t>Values</w:t>
            </w:r>
          </w:p>
        </w:tc>
        <w:tc>
          <w:tcPr>
            <w:tcW w:w="1088" w:type="dxa"/>
          </w:tcPr>
          <w:p w14:paraId="350036C5" w14:textId="53DF1009" w:rsidR="00055202" w:rsidRDefault="00055202">
            <w:pPr>
              <w:cnfStyle w:val="100000000000" w:firstRow="1" w:lastRow="0" w:firstColumn="0" w:lastColumn="0" w:oddVBand="0" w:evenVBand="0" w:oddHBand="0" w:evenHBand="0" w:firstRowFirstColumn="0" w:firstRowLastColumn="0" w:lastRowFirstColumn="0" w:lastRowLastColumn="0"/>
            </w:pPr>
            <w:r>
              <w:t>Expected Result</w:t>
            </w:r>
          </w:p>
        </w:tc>
        <w:tc>
          <w:tcPr>
            <w:tcW w:w="748" w:type="dxa"/>
          </w:tcPr>
          <w:p w14:paraId="31EECF09" w14:textId="744FD08A" w:rsidR="00055202" w:rsidRDefault="00055202">
            <w:pPr>
              <w:cnfStyle w:val="100000000000" w:firstRow="1" w:lastRow="0" w:firstColumn="0" w:lastColumn="0" w:oddVBand="0" w:evenVBand="0" w:oddHBand="0" w:evenHBand="0" w:firstRowFirstColumn="0" w:firstRowLastColumn="0" w:lastRowFirstColumn="0" w:lastRowLastColumn="0"/>
            </w:pPr>
            <w:r>
              <w:t>Result</w:t>
            </w:r>
          </w:p>
        </w:tc>
        <w:tc>
          <w:tcPr>
            <w:tcW w:w="2137" w:type="dxa"/>
          </w:tcPr>
          <w:p w14:paraId="2498FCDB" w14:textId="604E2BAF" w:rsidR="00055202" w:rsidRDefault="00055202">
            <w:pPr>
              <w:cnfStyle w:val="100000000000" w:firstRow="1" w:lastRow="0" w:firstColumn="0" w:lastColumn="0" w:oddVBand="0" w:evenVBand="0" w:oddHBand="0" w:evenHBand="0" w:firstRowFirstColumn="0" w:firstRowLastColumn="0" w:lastRowFirstColumn="0" w:lastRowLastColumn="0"/>
            </w:pPr>
            <w:r>
              <w:t>Should Fail Value</w:t>
            </w:r>
          </w:p>
        </w:tc>
        <w:tc>
          <w:tcPr>
            <w:tcW w:w="1088" w:type="dxa"/>
          </w:tcPr>
          <w:p w14:paraId="7BD2C5C7" w14:textId="093F2A3F" w:rsidR="00055202" w:rsidRDefault="00055202">
            <w:pPr>
              <w:cnfStyle w:val="100000000000" w:firstRow="1" w:lastRow="0" w:firstColumn="0" w:lastColumn="0" w:oddVBand="0" w:evenVBand="0" w:oddHBand="0" w:evenHBand="0" w:firstRowFirstColumn="0" w:firstRowLastColumn="0" w:lastRowFirstColumn="0" w:lastRowLastColumn="0"/>
            </w:pPr>
            <w:r>
              <w:t>Expected Result</w:t>
            </w:r>
          </w:p>
        </w:tc>
        <w:tc>
          <w:tcPr>
            <w:tcW w:w="748" w:type="dxa"/>
          </w:tcPr>
          <w:p w14:paraId="28F35100" w14:textId="40CC61DA" w:rsidR="00055202" w:rsidRDefault="00055202">
            <w:pPr>
              <w:cnfStyle w:val="100000000000" w:firstRow="1" w:lastRow="0" w:firstColumn="0" w:lastColumn="0" w:oddVBand="0" w:evenVBand="0" w:oddHBand="0" w:evenHBand="0" w:firstRowFirstColumn="0" w:firstRowLastColumn="0" w:lastRowFirstColumn="0" w:lastRowLastColumn="0"/>
            </w:pPr>
            <w:r>
              <w:t>Result</w:t>
            </w:r>
          </w:p>
        </w:tc>
      </w:tr>
      <w:tr w:rsidR="004A239F" w14:paraId="78D3280B" w14:textId="19773AEE" w:rsidTr="00416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7098DFC1" w14:textId="7E83CA18" w:rsidR="00055202" w:rsidRDefault="00055202">
            <w:r>
              <w:t>Register</w:t>
            </w:r>
          </w:p>
        </w:tc>
        <w:tc>
          <w:tcPr>
            <w:tcW w:w="1848" w:type="dxa"/>
          </w:tcPr>
          <w:p w14:paraId="33CCEB7F" w14:textId="0880D46A" w:rsidR="00055202" w:rsidRDefault="00B061E7">
            <w:pPr>
              <w:cnfStyle w:val="000000100000" w:firstRow="0" w:lastRow="0" w:firstColumn="0" w:lastColumn="0" w:oddVBand="0" w:evenVBand="0" w:oddHBand="1" w:evenHBand="0" w:firstRowFirstColumn="0" w:firstRowLastColumn="0" w:lastRowFirstColumn="0" w:lastRowLastColumn="0"/>
            </w:pPr>
            <w:hyperlink r:id="rId8" w:history="1">
              <w:r w:rsidR="00055202" w:rsidRPr="0055582B">
                <w:rPr>
                  <w:rStyle w:val="Hyperlink"/>
                </w:rPr>
                <w:t>Josh-munro@live.nmit.ac.nz</w:t>
              </w:r>
            </w:hyperlink>
          </w:p>
        </w:tc>
        <w:tc>
          <w:tcPr>
            <w:tcW w:w="1088" w:type="dxa"/>
          </w:tcPr>
          <w:p w14:paraId="4F72F52E" w14:textId="650ED34C" w:rsidR="00055202" w:rsidRDefault="00B14DAF">
            <w:pPr>
              <w:cnfStyle w:val="000000100000" w:firstRow="0" w:lastRow="0" w:firstColumn="0" w:lastColumn="0" w:oddVBand="0" w:evenVBand="0" w:oddHBand="1" w:evenHBand="0" w:firstRowFirstColumn="0" w:firstRowLastColumn="0" w:lastRowFirstColumn="0" w:lastRowLastColumn="0"/>
            </w:pPr>
            <w:r>
              <w:t>Valid email</w:t>
            </w:r>
          </w:p>
        </w:tc>
        <w:tc>
          <w:tcPr>
            <w:tcW w:w="748" w:type="dxa"/>
            <w:shd w:val="clear" w:color="auto" w:fill="70AD47" w:themeFill="accent6"/>
          </w:tcPr>
          <w:p w14:paraId="001EE657" w14:textId="6441E820" w:rsidR="00055202" w:rsidRDefault="00055202">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57732EB1" w14:textId="31896CC7" w:rsidR="00055202" w:rsidRDefault="00055202">
            <w:pPr>
              <w:cnfStyle w:val="000000100000" w:firstRow="0" w:lastRow="0" w:firstColumn="0" w:lastColumn="0" w:oddVBand="0" w:evenVBand="0" w:oddHBand="1" w:evenHBand="0" w:firstRowFirstColumn="0" w:firstRowLastColumn="0" w:lastRowFirstColumn="0" w:lastRowLastColumn="0"/>
            </w:pPr>
            <w:r>
              <w:t>bfwufbufw</w:t>
            </w:r>
          </w:p>
        </w:tc>
        <w:tc>
          <w:tcPr>
            <w:tcW w:w="1088" w:type="dxa"/>
          </w:tcPr>
          <w:p w14:paraId="2307397A" w14:textId="53F9624D" w:rsidR="00055202" w:rsidRDefault="00B14DAF">
            <w:pPr>
              <w:cnfStyle w:val="000000100000" w:firstRow="0" w:lastRow="0" w:firstColumn="0" w:lastColumn="0" w:oddVBand="0" w:evenVBand="0" w:oddHBand="1" w:evenHBand="0" w:firstRowFirstColumn="0" w:firstRowLastColumn="0" w:lastRowFirstColumn="0" w:lastRowLastColumn="0"/>
            </w:pPr>
            <w:r>
              <w:t>Invalid email</w:t>
            </w:r>
          </w:p>
        </w:tc>
        <w:tc>
          <w:tcPr>
            <w:tcW w:w="748" w:type="dxa"/>
            <w:shd w:val="clear" w:color="auto" w:fill="FF0000"/>
          </w:tcPr>
          <w:p w14:paraId="0E1C6C58" w14:textId="5FFA5E79" w:rsidR="00055202" w:rsidRPr="00E72537" w:rsidRDefault="00055202">
            <w:pPr>
              <w:cnfStyle w:val="000000100000" w:firstRow="0" w:lastRow="0" w:firstColumn="0" w:lastColumn="0" w:oddVBand="0" w:evenVBand="0" w:oddHBand="1" w:evenHBand="0" w:firstRowFirstColumn="0" w:firstRowLastColumn="0" w:lastRowFirstColumn="0" w:lastRowLastColumn="0"/>
              <w:rPr>
                <w:color w:val="FF0000"/>
              </w:rPr>
            </w:pPr>
            <w:r w:rsidRPr="0050287C">
              <w:t>Fail</w:t>
            </w:r>
          </w:p>
        </w:tc>
      </w:tr>
      <w:tr w:rsidR="004A239F" w14:paraId="0781592C" w14:textId="73752210" w:rsidTr="0041673E">
        <w:tc>
          <w:tcPr>
            <w:cnfStyle w:val="001000000000" w:firstRow="0" w:lastRow="0" w:firstColumn="1" w:lastColumn="0" w:oddVBand="0" w:evenVBand="0" w:oddHBand="0" w:evenHBand="0" w:firstRowFirstColumn="0" w:firstRowLastColumn="0" w:lastRowFirstColumn="0" w:lastRowLastColumn="0"/>
            <w:tcW w:w="1369" w:type="dxa"/>
          </w:tcPr>
          <w:p w14:paraId="57B435D7" w14:textId="2CB816CA" w:rsidR="00055202" w:rsidRDefault="00055202">
            <w:r>
              <w:t>Register</w:t>
            </w:r>
          </w:p>
        </w:tc>
        <w:tc>
          <w:tcPr>
            <w:tcW w:w="1848" w:type="dxa"/>
          </w:tcPr>
          <w:p w14:paraId="37825F15" w14:textId="31815211" w:rsidR="00055202" w:rsidRDefault="00055202">
            <w:pPr>
              <w:cnfStyle w:val="000000000000" w:firstRow="0" w:lastRow="0" w:firstColumn="0" w:lastColumn="0" w:oddVBand="0" w:evenVBand="0" w:oddHBand="0" w:evenHBand="0" w:firstRowFirstColumn="0" w:firstRowLastColumn="0" w:lastRowFirstColumn="0" w:lastRowLastColumn="0"/>
            </w:pPr>
            <w:r>
              <w:t>12345</w:t>
            </w:r>
          </w:p>
        </w:tc>
        <w:tc>
          <w:tcPr>
            <w:tcW w:w="1088" w:type="dxa"/>
          </w:tcPr>
          <w:p w14:paraId="6D7F750B" w14:textId="00BB4151" w:rsidR="00055202" w:rsidRDefault="00C266B2">
            <w:pPr>
              <w:cnfStyle w:val="000000000000" w:firstRow="0" w:lastRow="0" w:firstColumn="0" w:lastColumn="0" w:oddVBand="0" w:evenVBand="0" w:oddHBand="0" w:evenHBand="0" w:firstRowFirstColumn="0" w:firstRowLastColumn="0" w:lastRowFirstColumn="0" w:lastRowLastColumn="0"/>
            </w:pPr>
            <w:r>
              <w:t>Pass</w:t>
            </w:r>
          </w:p>
        </w:tc>
        <w:tc>
          <w:tcPr>
            <w:tcW w:w="748" w:type="dxa"/>
            <w:shd w:val="clear" w:color="auto" w:fill="70AD47" w:themeFill="accent6"/>
          </w:tcPr>
          <w:p w14:paraId="443DFC32" w14:textId="0834D296" w:rsidR="00055202" w:rsidRDefault="00055202">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1F868AA3" w14:textId="465D8CDD" w:rsidR="00055202" w:rsidRDefault="00055202">
            <w:pPr>
              <w:cnfStyle w:val="000000000000" w:firstRow="0" w:lastRow="0" w:firstColumn="0" w:lastColumn="0" w:oddVBand="0" w:evenVBand="0" w:oddHBand="0" w:evenHBand="0" w:firstRowFirstColumn="0" w:firstRowLastColumn="0" w:lastRowFirstColumn="0" w:lastRowLastColumn="0"/>
            </w:pPr>
            <w:r>
              <w:t>Null</w:t>
            </w:r>
          </w:p>
        </w:tc>
        <w:tc>
          <w:tcPr>
            <w:tcW w:w="1088" w:type="dxa"/>
          </w:tcPr>
          <w:p w14:paraId="6C80677E" w14:textId="769345EE" w:rsidR="00055202" w:rsidRDefault="00C266B2">
            <w:pPr>
              <w:cnfStyle w:val="000000000000" w:firstRow="0" w:lastRow="0" w:firstColumn="0" w:lastColumn="0" w:oddVBand="0" w:evenVBand="0" w:oddHBand="0" w:evenHBand="0" w:firstRowFirstColumn="0" w:firstRowLastColumn="0" w:lastRowFirstColumn="0" w:lastRowLastColumn="0"/>
            </w:pPr>
            <w:r>
              <w:t>null</w:t>
            </w:r>
          </w:p>
        </w:tc>
        <w:tc>
          <w:tcPr>
            <w:tcW w:w="748" w:type="dxa"/>
          </w:tcPr>
          <w:p w14:paraId="6FA8C58F" w14:textId="6734B7EA" w:rsidR="00055202" w:rsidRDefault="00055202">
            <w:pPr>
              <w:cnfStyle w:val="000000000000" w:firstRow="0" w:lastRow="0" w:firstColumn="0" w:lastColumn="0" w:oddVBand="0" w:evenVBand="0" w:oddHBand="0" w:evenHBand="0" w:firstRowFirstColumn="0" w:firstRowLastColumn="0" w:lastRowFirstColumn="0" w:lastRowLastColumn="0"/>
            </w:pPr>
            <w:r>
              <w:t>null</w:t>
            </w:r>
          </w:p>
        </w:tc>
      </w:tr>
      <w:tr w:rsidR="004A239F" w14:paraId="4DCD5AE6" w14:textId="38AFE1A1" w:rsidTr="00416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0846AB2E" w14:textId="4BC1FE89" w:rsidR="00055202" w:rsidRDefault="00055202">
            <w:r>
              <w:t>Login</w:t>
            </w:r>
          </w:p>
        </w:tc>
        <w:tc>
          <w:tcPr>
            <w:tcW w:w="1848" w:type="dxa"/>
          </w:tcPr>
          <w:p w14:paraId="1A21AE0C" w14:textId="3690AA69" w:rsidR="00055202" w:rsidRDefault="00B061E7">
            <w:pPr>
              <w:cnfStyle w:val="000000100000" w:firstRow="0" w:lastRow="0" w:firstColumn="0" w:lastColumn="0" w:oddVBand="0" w:evenVBand="0" w:oddHBand="1" w:evenHBand="0" w:firstRowFirstColumn="0" w:firstRowLastColumn="0" w:lastRowFirstColumn="0" w:lastRowLastColumn="0"/>
            </w:pPr>
            <w:hyperlink r:id="rId9" w:history="1">
              <w:r w:rsidR="00055202" w:rsidRPr="0055582B">
                <w:rPr>
                  <w:rStyle w:val="Hyperlink"/>
                </w:rPr>
                <w:t>Josh-munro@live.nmit.ac.nz</w:t>
              </w:r>
            </w:hyperlink>
          </w:p>
        </w:tc>
        <w:tc>
          <w:tcPr>
            <w:tcW w:w="1088" w:type="dxa"/>
          </w:tcPr>
          <w:p w14:paraId="77C9B4EE" w14:textId="562D626B" w:rsidR="00055202" w:rsidRDefault="00001D57">
            <w:pPr>
              <w:cnfStyle w:val="000000100000" w:firstRow="0" w:lastRow="0" w:firstColumn="0" w:lastColumn="0" w:oddVBand="0" w:evenVBand="0" w:oddHBand="1" w:evenHBand="0" w:firstRowFirstColumn="0" w:firstRowLastColumn="0" w:lastRowFirstColumn="0" w:lastRowLastColumn="0"/>
            </w:pPr>
            <w:r>
              <w:t>Valid email</w:t>
            </w:r>
          </w:p>
        </w:tc>
        <w:tc>
          <w:tcPr>
            <w:tcW w:w="748" w:type="dxa"/>
            <w:shd w:val="clear" w:color="auto" w:fill="70AD47" w:themeFill="accent6"/>
          </w:tcPr>
          <w:p w14:paraId="514936C5" w14:textId="05DD12F6" w:rsidR="00055202" w:rsidRDefault="0033744E">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191ECDE4" w14:textId="594ACBCE" w:rsidR="00055202" w:rsidRDefault="00B061E7">
            <w:pPr>
              <w:cnfStyle w:val="000000100000" w:firstRow="0" w:lastRow="0" w:firstColumn="0" w:lastColumn="0" w:oddVBand="0" w:evenVBand="0" w:oddHBand="1" w:evenHBand="0" w:firstRowFirstColumn="0" w:firstRowLastColumn="0" w:lastRowFirstColumn="0" w:lastRowLastColumn="0"/>
            </w:pPr>
            <w:hyperlink r:id="rId10" w:history="1">
              <w:r w:rsidR="007D1B2D" w:rsidRPr="0055582B">
                <w:rPr>
                  <w:rStyle w:val="Hyperlink"/>
                </w:rPr>
                <w:t>Not-joshmunro@live.nmit.ac.nz</w:t>
              </w:r>
            </w:hyperlink>
          </w:p>
        </w:tc>
        <w:tc>
          <w:tcPr>
            <w:tcW w:w="1088" w:type="dxa"/>
          </w:tcPr>
          <w:p w14:paraId="05C9D2DA" w14:textId="7383BE1B" w:rsidR="00055202" w:rsidRDefault="00D3602D">
            <w:pPr>
              <w:cnfStyle w:val="000000100000" w:firstRow="0" w:lastRow="0" w:firstColumn="0" w:lastColumn="0" w:oddVBand="0" w:evenVBand="0" w:oddHBand="1" w:evenHBand="0" w:firstRowFirstColumn="0" w:firstRowLastColumn="0" w:lastRowFirstColumn="0" w:lastRowLastColumn="0"/>
            </w:pPr>
            <w:r>
              <w:t>Invlaid email</w:t>
            </w:r>
          </w:p>
        </w:tc>
        <w:tc>
          <w:tcPr>
            <w:tcW w:w="748" w:type="dxa"/>
            <w:shd w:val="clear" w:color="auto" w:fill="70AD47" w:themeFill="accent6"/>
          </w:tcPr>
          <w:p w14:paraId="4E6FBFDE" w14:textId="6DD50345" w:rsidR="00055202" w:rsidRDefault="00D3602D">
            <w:pPr>
              <w:cnfStyle w:val="000000100000" w:firstRow="0" w:lastRow="0" w:firstColumn="0" w:lastColumn="0" w:oddVBand="0" w:evenVBand="0" w:oddHBand="1" w:evenHBand="0" w:firstRowFirstColumn="0" w:firstRowLastColumn="0" w:lastRowFirstColumn="0" w:lastRowLastColumn="0"/>
            </w:pPr>
            <w:r>
              <w:t>Pass</w:t>
            </w:r>
          </w:p>
        </w:tc>
      </w:tr>
      <w:tr w:rsidR="00C373F4" w14:paraId="702EBF71" w14:textId="77777777" w:rsidTr="0041673E">
        <w:tc>
          <w:tcPr>
            <w:cnfStyle w:val="001000000000" w:firstRow="0" w:lastRow="0" w:firstColumn="1" w:lastColumn="0" w:oddVBand="0" w:evenVBand="0" w:oddHBand="0" w:evenHBand="0" w:firstRowFirstColumn="0" w:firstRowLastColumn="0" w:lastRowFirstColumn="0" w:lastRowLastColumn="0"/>
            <w:tcW w:w="1369" w:type="dxa"/>
          </w:tcPr>
          <w:p w14:paraId="5A5AF238" w14:textId="67B3C95F" w:rsidR="00AA70D9" w:rsidRDefault="00AA70D9">
            <w:r>
              <w:t>Login</w:t>
            </w:r>
          </w:p>
        </w:tc>
        <w:tc>
          <w:tcPr>
            <w:tcW w:w="1848" w:type="dxa"/>
          </w:tcPr>
          <w:p w14:paraId="6E0B3957" w14:textId="7E38B9A9" w:rsidR="00AA70D9" w:rsidRDefault="00AA70D9">
            <w:pPr>
              <w:cnfStyle w:val="000000000000" w:firstRow="0" w:lastRow="0" w:firstColumn="0" w:lastColumn="0" w:oddVBand="0" w:evenVBand="0" w:oddHBand="0" w:evenHBand="0" w:firstRowFirstColumn="0" w:firstRowLastColumn="0" w:lastRowFirstColumn="0" w:lastRowLastColumn="0"/>
            </w:pPr>
            <w:r>
              <w:t>12345</w:t>
            </w:r>
          </w:p>
        </w:tc>
        <w:tc>
          <w:tcPr>
            <w:tcW w:w="1088" w:type="dxa"/>
          </w:tcPr>
          <w:p w14:paraId="3FA3A721" w14:textId="1C3ED177" w:rsidR="00AA70D9" w:rsidRDefault="00AA70D9">
            <w:pPr>
              <w:cnfStyle w:val="000000000000" w:firstRow="0" w:lastRow="0" w:firstColumn="0" w:lastColumn="0" w:oddVBand="0" w:evenVBand="0" w:oddHBand="0" w:evenHBand="0" w:firstRowFirstColumn="0" w:firstRowLastColumn="0" w:lastRowFirstColumn="0" w:lastRowLastColumn="0"/>
            </w:pPr>
            <w:r>
              <w:t>Correct Password</w:t>
            </w:r>
          </w:p>
        </w:tc>
        <w:tc>
          <w:tcPr>
            <w:tcW w:w="748" w:type="dxa"/>
            <w:shd w:val="clear" w:color="auto" w:fill="70AD47" w:themeFill="accent6"/>
          </w:tcPr>
          <w:p w14:paraId="044F85D1" w14:textId="7019B9D9" w:rsidR="00AA70D9" w:rsidRDefault="007547E8">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79CD5AD2" w14:textId="5098644A" w:rsidR="00AA70D9" w:rsidRDefault="007547E8">
            <w:pPr>
              <w:cnfStyle w:val="000000000000" w:firstRow="0" w:lastRow="0" w:firstColumn="0" w:lastColumn="0" w:oddVBand="0" w:evenVBand="0" w:oddHBand="0" w:evenHBand="0" w:firstRowFirstColumn="0" w:firstRowLastColumn="0" w:lastRowFirstColumn="0" w:lastRowLastColumn="0"/>
            </w:pPr>
            <w:r>
              <w:t>Edbuefbuf</w:t>
            </w:r>
          </w:p>
        </w:tc>
        <w:tc>
          <w:tcPr>
            <w:tcW w:w="1088" w:type="dxa"/>
          </w:tcPr>
          <w:p w14:paraId="56221775" w14:textId="2E1AC2DC" w:rsidR="00AA70D9" w:rsidRDefault="007547E8">
            <w:pPr>
              <w:cnfStyle w:val="000000000000" w:firstRow="0" w:lastRow="0" w:firstColumn="0" w:lastColumn="0" w:oddVBand="0" w:evenVBand="0" w:oddHBand="0" w:evenHBand="0" w:firstRowFirstColumn="0" w:firstRowLastColumn="0" w:lastRowFirstColumn="0" w:lastRowLastColumn="0"/>
            </w:pPr>
            <w:r>
              <w:t>Inv</w:t>
            </w:r>
            <w:r w:rsidR="007E5B93">
              <w:t>al</w:t>
            </w:r>
            <w:r>
              <w:t>id password</w:t>
            </w:r>
          </w:p>
        </w:tc>
        <w:tc>
          <w:tcPr>
            <w:tcW w:w="748" w:type="dxa"/>
            <w:shd w:val="clear" w:color="auto" w:fill="70AD47" w:themeFill="accent6"/>
          </w:tcPr>
          <w:p w14:paraId="74EAD65E" w14:textId="0098B3DF" w:rsidR="00AA70D9" w:rsidRDefault="0041326A">
            <w:pPr>
              <w:cnfStyle w:val="000000000000" w:firstRow="0" w:lastRow="0" w:firstColumn="0" w:lastColumn="0" w:oddVBand="0" w:evenVBand="0" w:oddHBand="0" w:evenHBand="0" w:firstRowFirstColumn="0" w:firstRowLastColumn="0" w:lastRowFirstColumn="0" w:lastRowLastColumn="0"/>
            </w:pPr>
            <w:r>
              <w:t>Pass</w:t>
            </w:r>
          </w:p>
        </w:tc>
      </w:tr>
      <w:tr w:rsidR="004A239F" w14:paraId="62CBC13D" w14:textId="77777777" w:rsidTr="00416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68C9C212" w14:textId="3FB78E34" w:rsidR="00524727" w:rsidRDefault="00524727">
            <w:r>
              <w:t>Admin dashboard</w:t>
            </w:r>
          </w:p>
        </w:tc>
        <w:tc>
          <w:tcPr>
            <w:tcW w:w="1848" w:type="dxa"/>
          </w:tcPr>
          <w:p w14:paraId="39F42F5D" w14:textId="77777777" w:rsidR="00524727" w:rsidRDefault="00935350">
            <w:pPr>
              <w:cnfStyle w:val="000000100000" w:firstRow="0" w:lastRow="0" w:firstColumn="0" w:lastColumn="0" w:oddVBand="0" w:evenVBand="0" w:oddHBand="1" w:evenHBand="0" w:firstRowFirstColumn="0" w:firstRowLastColumn="0" w:lastRowFirstColumn="0" w:lastRowLastColumn="0"/>
            </w:pPr>
            <w:r>
              <w:t>Email: Admin</w:t>
            </w:r>
          </w:p>
          <w:p w14:paraId="0972C534" w14:textId="77777777" w:rsidR="00935350" w:rsidRDefault="00935350">
            <w:pPr>
              <w:cnfStyle w:val="000000100000" w:firstRow="0" w:lastRow="0" w:firstColumn="0" w:lastColumn="0" w:oddVBand="0" w:evenVBand="0" w:oddHBand="1" w:evenHBand="0" w:firstRowFirstColumn="0" w:firstRowLastColumn="0" w:lastRowFirstColumn="0" w:lastRowLastColumn="0"/>
            </w:pPr>
            <w:r>
              <w:t>Password: Admin</w:t>
            </w:r>
          </w:p>
          <w:p w14:paraId="1F272A0C" w14:textId="5BC9840E" w:rsidR="00935350" w:rsidRDefault="00935350">
            <w:pPr>
              <w:cnfStyle w:val="000000100000" w:firstRow="0" w:lastRow="0" w:firstColumn="0" w:lastColumn="0" w:oddVBand="0" w:evenVBand="0" w:oddHBand="1" w:evenHBand="0" w:firstRowFirstColumn="0" w:firstRowLastColumn="0" w:lastRowFirstColumn="0" w:lastRowLastColumn="0"/>
            </w:pPr>
            <w:r>
              <w:t>Login</w:t>
            </w:r>
          </w:p>
        </w:tc>
        <w:tc>
          <w:tcPr>
            <w:tcW w:w="1088" w:type="dxa"/>
          </w:tcPr>
          <w:p w14:paraId="3C84CB5A" w14:textId="0641073D" w:rsidR="00524727" w:rsidRDefault="00935350">
            <w:pPr>
              <w:cnfStyle w:val="000000100000" w:firstRow="0" w:lastRow="0" w:firstColumn="0" w:lastColumn="0" w:oddVBand="0" w:evenVBand="0" w:oddHBand="1" w:evenHBand="0" w:firstRowFirstColumn="0" w:firstRowLastColumn="0" w:lastRowFirstColumn="0" w:lastRowLastColumn="0"/>
            </w:pPr>
            <w:r>
              <w:t xml:space="preserve">Admin specific components </w:t>
            </w:r>
          </w:p>
        </w:tc>
        <w:tc>
          <w:tcPr>
            <w:tcW w:w="748" w:type="dxa"/>
            <w:shd w:val="clear" w:color="auto" w:fill="70AD47" w:themeFill="accent6"/>
          </w:tcPr>
          <w:p w14:paraId="4D7A0FFD" w14:textId="780E08EC" w:rsidR="00524727" w:rsidRDefault="007674B5">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21C787F9" w14:textId="77777777" w:rsidR="00524727" w:rsidRDefault="007674B5">
            <w:pPr>
              <w:cnfStyle w:val="000000100000" w:firstRow="0" w:lastRow="0" w:firstColumn="0" w:lastColumn="0" w:oddVBand="0" w:evenVBand="0" w:oddHBand="1" w:evenHBand="0" w:firstRowFirstColumn="0" w:firstRowLastColumn="0" w:lastRowFirstColumn="0" w:lastRowLastColumn="0"/>
            </w:pPr>
            <w:r>
              <w:t>Email: Beneficiary</w:t>
            </w:r>
          </w:p>
          <w:p w14:paraId="5EC44403" w14:textId="6C313FF5" w:rsidR="007674B5" w:rsidRDefault="007674B5">
            <w:pPr>
              <w:cnfStyle w:val="000000100000" w:firstRow="0" w:lastRow="0" w:firstColumn="0" w:lastColumn="0" w:oddVBand="0" w:evenVBand="0" w:oddHBand="1" w:evenHBand="0" w:firstRowFirstColumn="0" w:firstRowLastColumn="0" w:lastRowFirstColumn="0" w:lastRowLastColumn="0"/>
            </w:pPr>
            <w:r>
              <w:t>Password: Bene</w:t>
            </w:r>
          </w:p>
        </w:tc>
        <w:tc>
          <w:tcPr>
            <w:tcW w:w="1088" w:type="dxa"/>
          </w:tcPr>
          <w:p w14:paraId="2A71FE88" w14:textId="71E37807" w:rsidR="00524727" w:rsidRDefault="007674B5">
            <w:pPr>
              <w:cnfStyle w:val="000000100000" w:firstRow="0" w:lastRow="0" w:firstColumn="0" w:lastColumn="0" w:oddVBand="0" w:evenVBand="0" w:oddHBand="1" w:evenHBand="0" w:firstRowFirstColumn="0" w:firstRowLastColumn="0" w:lastRowFirstColumn="0" w:lastRowLastColumn="0"/>
            </w:pPr>
            <w:r>
              <w:t xml:space="preserve">Beneficiary components </w:t>
            </w:r>
          </w:p>
        </w:tc>
        <w:tc>
          <w:tcPr>
            <w:tcW w:w="748" w:type="dxa"/>
            <w:shd w:val="clear" w:color="auto" w:fill="70AD47" w:themeFill="accent6"/>
          </w:tcPr>
          <w:p w14:paraId="723E8045" w14:textId="7D6A3552" w:rsidR="00524727" w:rsidRDefault="007674B5">
            <w:pPr>
              <w:cnfStyle w:val="000000100000" w:firstRow="0" w:lastRow="0" w:firstColumn="0" w:lastColumn="0" w:oddVBand="0" w:evenVBand="0" w:oddHBand="1" w:evenHBand="0" w:firstRowFirstColumn="0" w:firstRowLastColumn="0" w:lastRowFirstColumn="0" w:lastRowLastColumn="0"/>
            </w:pPr>
            <w:r>
              <w:t>Pass</w:t>
            </w:r>
          </w:p>
        </w:tc>
      </w:tr>
      <w:tr w:rsidR="00C373F4" w14:paraId="13746A03" w14:textId="77777777" w:rsidTr="0041673E">
        <w:tc>
          <w:tcPr>
            <w:cnfStyle w:val="001000000000" w:firstRow="0" w:lastRow="0" w:firstColumn="1" w:lastColumn="0" w:oddVBand="0" w:evenVBand="0" w:oddHBand="0" w:evenHBand="0" w:firstRowFirstColumn="0" w:firstRowLastColumn="0" w:lastRowFirstColumn="0" w:lastRowLastColumn="0"/>
            <w:tcW w:w="1369" w:type="dxa"/>
          </w:tcPr>
          <w:p w14:paraId="64F10D74" w14:textId="6BB0A89D" w:rsidR="007674B5" w:rsidRDefault="007674B5">
            <w:r>
              <w:t>Testing</w:t>
            </w:r>
            <w:r w:rsidR="009D1471">
              <w:t xml:space="preserve"> is admin textbox when registering</w:t>
            </w:r>
          </w:p>
        </w:tc>
        <w:tc>
          <w:tcPr>
            <w:tcW w:w="1848" w:type="dxa"/>
          </w:tcPr>
          <w:p w14:paraId="0E9DF788" w14:textId="7D6157CB" w:rsidR="007674B5" w:rsidRDefault="009D1471">
            <w:pPr>
              <w:cnfStyle w:val="000000000000" w:firstRow="0" w:lastRow="0" w:firstColumn="0" w:lastColumn="0" w:oddVBand="0" w:evenVBand="0" w:oddHBand="0" w:evenHBand="0" w:firstRowFirstColumn="0" w:firstRowLastColumn="0" w:lastRowFirstColumn="0" w:lastRowLastColumn="0"/>
            </w:pPr>
            <w:r>
              <w:t>Is Admin Checkbox checked</w:t>
            </w:r>
          </w:p>
        </w:tc>
        <w:tc>
          <w:tcPr>
            <w:tcW w:w="1088" w:type="dxa"/>
          </w:tcPr>
          <w:p w14:paraId="5D2DCE75" w14:textId="40E6EBA1" w:rsidR="007674B5" w:rsidRDefault="004E0A49">
            <w:pPr>
              <w:cnfStyle w:val="000000000000" w:firstRow="0" w:lastRow="0" w:firstColumn="0" w:lastColumn="0" w:oddVBand="0" w:evenVBand="0" w:oddHBand="0" w:evenHBand="0" w:firstRowFirstColumn="0" w:firstRowLastColumn="0" w:lastRowFirstColumn="0" w:lastRowLastColumn="0"/>
            </w:pPr>
            <w:r>
              <w:t>The user role is an Admin</w:t>
            </w:r>
          </w:p>
        </w:tc>
        <w:tc>
          <w:tcPr>
            <w:tcW w:w="748" w:type="dxa"/>
            <w:shd w:val="clear" w:color="auto" w:fill="70AD47" w:themeFill="accent6"/>
          </w:tcPr>
          <w:p w14:paraId="4156453B" w14:textId="089EA6A2" w:rsidR="007674B5" w:rsidRDefault="004E0A49">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25AAC366" w14:textId="4660C5DB" w:rsidR="007674B5" w:rsidRDefault="004E0A49">
            <w:pPr>
              <w:cnfStyle w:val="000000000000" w:firstRow="0" w:lastRow="0" w:firstColumn="0" w:lastColumn="0" w:oddVBand="0" w:evenVBand="0" w:oddHBand="0" w:evenHBand="0" w:firstRowFirstColumn="0" w:firstRowLastColumn="0" w:lastRowFirstColumn="0" w:lastRowLastColumn="0"/>
            </w:pPr>
            <w:r>
              <w:t>Is Admin checkbox is</w:t>
            </w:r>
            <w:r w:rsidR="006B6D8F">
              <w:t xml:space="preserve"> </w:t>
            </w:r>
            <w:r>
              <w:t>un-checked</w:t>
            </w:r>
          </w:p>
        </w:tc>
        <w:tc>
          <w:tcPr>
            <w:tcW w:w="1088" w:type="dxa"/>
          </w:tcPr>
          <w:p w14:paraId="2316E72A" w14:textId="253F33CC" w:rsidR="007674B5" w:rsidRDefault="00E37F79">
            <w:pPr>
              <w:cnfStyle w:val="000000000000" w:firstRow="0" w:lastRow="0" w:firstColumn="0" w:lastColumn="0" w:oddVBand="0" w:evenVBand="0" w:oddHBand="0" w:evenHBand="0" w:firstRowFirstColumn="0" w:firstRowLastColumn="0" w:lastRowFirstColumn="0" w:lastRowLastColumn="0"/>
            </w:pPr>
            <w:r>
              <w:t>The user is not an admin</w:t>
            </w:r>
          </w:p>
        </w:tc>
        <w:tc>
          <w:tcPr>
            <w:tcW w:w="748" w:type="dxa"/>
            <w:shd w:val="clear" w:color="auto" w:fill="70AD47" w:themeFill="accent6"/>
          </w:tcPr>
          <w:p w14:paraId="40AEF832" w14:textId="344DC9D1" w:rsidR="007674B5" w:rsidRDefault="0075503D">
            <w:pPr>
              <w:cnfStyle w:val="000000000000" w:firstRow="0" w:lastRow="0" w:firstColumn="0" w:lastColumn="0" w:oddVBand="0" w:evenVBand="0" w:oddHBand="0" w:evenHBand="0" w:firstRowFirstColumn="0" w:firstRowLastColumn="0" w:lastRowFirstColumn="0" w:lastRowLastColumn="0"/>
            </w:pPr>
            <w:r>
              <w:t>Pass</w:t>
            </w:r>
          </w:p>
        </w:tc>
      </w:tr>
      <w:tr w:rsidR="0041673E" w14:paraId="0ED2376D" w14:textId="77777777" w:rsidTr="00416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108D223C" w14:textId="2106A1B2" w:rsidR="006E10B0" w:rsidRDefault="006E10B0">
            <w:r>
              <w:t>Item being redeemed</w:t>
            </w:r>
          </w:p>
        </w:tc>
        <w:tc>
          <w:tcPr>
            <w:tcW w:w="1848" w:type="dxa"/>
          </w:tcPr>
          <w:p w14:paraId="736546A2" w14:textId="77777777" w:rsidR="006E10B0" w:rsidRDefault="00C46DF8">
            <w:pPr>
              <w:cnfStyle w:val="000000100000" w:firstRow="0" w:lastRow="0" w:firstColumn="0" w:lastColumn="0" w:oddVBand="0" w:evenVBand="0" w:oddHBand="1" w:evenHBand="0" w:firstRowFirstColumn="0" w:firstRowLastColumn="0" w:lastRowFirstColumn="0" w:lastRowLastColumn="0"/>
            </w:pPr>
            <w:r>
              <w:t>Item Name: Potato Soup</w:t>
            </w:r>
          </w:p>
          <w:p w14:paraId="1167061B" w14:textId="1A55F3FF" w:rsidR="00C46DF8" w:rsidRDefault="00C46DF8">
            <w:pPr>
              <w:cnfStyle w:val="000000100000" w:firstRow="0" w:lastRow="0" w:firstColumn="0" w:lastColumn="0" w:oddVBand="0" w:evenVBand="0" w:oddHBand="1" w:evenHBand="0" w:firstRowFirstColumn="0" w:firstRowLastColumn="0" w:lastRowFirstColumn="0" w:lastRowLastColumn="0"/>
            </w:pPr>
            <w:r>
              <w:t xml:space="preserve">Item </w:t>
            </w:r>
            <w:r w:rsidR="0093604A">
              <w:t>Promocode</w:t>
            </w:r>
            <w:r w:rsidR="004A239F">
              <w:t>: ILOVESOUP</w:t>
            </w:r>
          </w:p>
        </w:tc>
        <w:tc>
          <w:tcPr>
            <w:tcW w:w="1088" w:type="dxa"/>
          </w:tcPr>
          <w:p w14:paraId="3861F707" w14:textId="27DE8A3A" w:rsidR="006E10B0" w:rsidRDefault="0093604A">
            <w:pPr>
              <w:cnfStyle w:val="000000100000" w:firstRow="0" w:lastRow="0" w:firstColumn="0" w:lastColumn="0" w:oddVBand="0" w:evenVBand="0" w:oddHBand="1" w:evenHBand="0" w:firstRowFirstColumn="0" w:firstRowLastColumn="0" w:lastRowFirstColumn="0" w:lastRowLastColumn="0"/>
            </w:pPr>
            <w:r>
              <w:t>Item Redeemed successfully</w:t>
            </w:r>
          </w:p>
        </w:tc>
        <w:tc>
          <w:tcPr>
            <w:tcW w:w="748" w:type="dxa"/>
            <w:shd w:val="clear" w:color="auto" w:fill="70AD47" w:themeFill="accent6"/>
          </w:tcPr>
          <w:p w14:paraId="214E8A62" w14:textId="56B4DDC4" w:rsidR="006E10B0" w:rsidRDefault="004A239F">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53386B75" w14:textId="77777777" w:rsidR="006E10B0" w:rsidRDefault="004A239F">
            <w:pPr>
              <w:cnfStyle w:val="000000100000" w:firstRow="0" w:lastRow="0" w:firstColumn="0" w:lastColumn="0" w:oddVBand="0" w:evenVBand="0" w:oddHBand="1" w:evenHBand="0" w:firstRowFirstColumn="0" w:firstRowLastColumn="0" w:lastRowFirstColumn="0" w:lastRowLastColumn="0"/>
            </w:pPr>
            <w:r>
              <w:t>Item Name: Potato Soup</w:t>
            </w:r>
          </w:p>
          <w:p w14:paraId="5D1F85FA" w14:textId="103D06F4" w:rsidR="004A239F" w:rsidRDefault="004A239F">
            <w:pPr>
              <w:cnfStyle w:val="000000100000" w:firstRow="0" w:lastRow="0" w:firstColumn="0" w:lastColumn="0" w:oddVBand="0" w:evenVBand="0" w:oddHBand="1" w:evenHBand="0" w:firstRowFirstColumn="0" w:firstRowLastColumn="0" w:lastRowFirstColumn="0" w:lastRowLastColumn="0"/>
            </w:pPr>
            <w:r>
              <w:t>Item Promocode: ILOVESOUP</w:t>
            </w:r>
          </w:p>
        </w:tc>
        <w:tc>
          <w:tcPr>
            <w:tcW w:w="1088" w:type="dxa"/>
          </w:tcPr>
          <w:p w14:paraId="1D63A063" w14:textId="5502C6DC" w:rsidR="006E10B0" w:rsidRDefault="003B1C0D">
            <w:pPr>
              <w:cnfStyle w:val="000000100000" w:firstRow="0" w:lastRow="0" w:firstColumn="0" w:lastColumn="0" w:oddVBand="0" w:evenVBand="0" w:oddHBand="1" w:evenHBand="0" w:firstRowFirstColumn="0" w:firstRowLastColumn="0" w:lastRowFirstColumn="0" w:lastRowLastColumn="0"/>
            </w:pPr>
            <w:r>
              <w:t>Item could not be redeemed</w:t>
            </w:r>
          </w:p>
        </w:tc>
        <w:tc>
          <w:tcPr>
            <w:tcW w:w="748" w:type="dxa"/>
            <w:shd w:val="clear" w:color="auto" w:fill="70AD47" w:themeFill="accent6"/>
          </w:tcPr>
          <w:p w14:paraId="120CC445" w14:textId="042998C4" w:rsidR="006E10B0" w:rsidRDefault="004D0060">
            <w:pPr>
              <w:cnfStyle w:val="000000100000" w:firstRow="0" w:lastRow="0" w:firstColumn="0" w:lastColumn="0" w:oddVBand="0" w:evenVBand="0" w:oddHBand="1" w:evenHBand="0" w:firstRowFirstColumn="0" w:firstRowLastColumn="0" w:lastRowFirstColumn="0" w:lastRowLastColumn="0"/>
            </w:pPr>
            <w:r>
              <w:t>Pass</w:t>
            </w:r>
          </w:p>
        </w:tc>
      </w:tr>
      <w:tr w:rsidR="00CD00FD" w14:paraId="5A99181F" w14:textId="77777777" w:rsidTr="0041673E">
        <w:tc>
          <w:tcPr>
            <w:cnfStyle w:val="001000000000" w:firstRow="0" w:lastRow="0" w:firstColumn="1" w:lastColumn="0" w:oddVBand="0" w:evenVBand="0" w:oddHBand="0" w:evenHBand="0" w:firstRowFirstColumn="0" w:firstRowLastColumn="0" w:lastRowFirstColumn="0" w:lastRowLastColumn="0"/>
            <w:tcW w:w="1369" w:type="dxa"/>
          </w:tcPr>
          <w:p w14:paraId="01153759" w14:textId="0A8B2842" w:rsidR="00CD00FD" w:rsidRDefault="00CD00FD">
            <w:r>
              <w:t>Creating an Item</w:t>
            </w:r>
          </w:p>
        </w:tc>
        <w:tc>
          <w:tcPr>
            <w:tcW w:w="1848" w:type="dxa"/>
          </w:tcPr>
          <w:p w14:paraId="06894DB6" w14:textId="77777777" w:rsidR="00CD00FD" w:rsidRDefault="00CD00FD">
            <w:pPr>
              <w:cnfStyle w:val="000000000000" w:firstRow="0" w:lastRow="0" w:firstColumn="0" w:lastColumn="0" w:oddVBand="0" w:evenVBand="0" w:oddHBand="0" w:evenHBand="0" w:firstRowFirstColumn="0" w:firstRowLastColumn="0" w:lastRowFirstColumn="0" w:lastRowLastColumn="0"/>
            </w:pPr>
            <w:r>
              <w:t>Name: Onion Soup</w:t>
            </w:r>
          </w:p>
          <w:p w14:paraId="25F91299" w14:textId="7273A3B8" w:rsidR="00CD00FD" w:rsidRDefault="00CD00FD">
            <w:pPr>
              <w:cnfStyle w:val="000000000000" w:firstRow="0" w:lastRow="0" w:firstColumn="0" w:lastColumn="0" w:oddVBand="0" w:evenVBand="0" w:oddHBand="0" w:evenHBand="0" w:firstRowFirstColumn="0" w:firstRowLastColumn="0" w:lastRowFirstColumn="0" w:lastRowLastColumn="0"/>
            </w:pPr>
            <w:r>
              <w:t>Promocode: ILOVESOUP</w:t>
            </w:r>
          </w:p>
        </w:tc>
        <w:tc>
          <w:tcPr>
            <w:tcW w:w="1088" w:type="dxa"/>
          </w:tcPr>
          <w:p w14:paraId="5F4B3313" w14:textId="012FEB5D" w:rsidR="00CD00FD" w:rsidRDefault="00E60C8F">
            <w:pPr>
              <w:cnfStyle w:val="000000000000" w:firstRow="0" w:lastRow="0" w:firstColumn="0" w:lastColumn="0" w:oddVBand="0" w:evenVBand="0" w:oddHBand="0" w:evenHBand="0" w:firstRowFirstColumn="0" w:firstRowLastColumn="0" w:lastRowFirstColumn="0" w:lastRowLastColumn="0"/>
            </w:pPr>
            <w:r>
              <w:t>Item created successfully</w:t>
            </w:r>
          </w:p>
        </w:tc>
        <w:tc>
          <w:tcPr>
            <w:tcW w:w="748" w:type="dxa"/>
            <w:shd w:val="clear" w:color="auto" w:fill="70AD47" w:themeFill="accent6"/>
          </w:tcPr>
          <w:p w14:paraId="62F34DC8" w14:textId="307AF8B9" w:rsidR="00CD00FD" w:rsidRDefault="00EB584A">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2AFBED24" w14:textId="5C8FF677" w:rsidR="00CD00FD" w:rsidRDefault="004B3B0B">
            <w:pPr>
              <w:cnfStyle w:val="000000000000" w:firstRow="0" w:lastRow="0" w:firstColumn="0" w:lastColumn="0" w:oddVBand="0" w:evenVBand="0" w:oddHBand="0" w:evenHBand="0" w:firstRowFirstColumn="0" w:firstRowLastColumn="0" w:lastRowFirstColumn="0" w:lastRowLastColumn="0"/>
            </w:pPr>
            <w:r>
              <w:t>Null values</w:t>
            </w:r>
          </w:p>
        </w:tc>
        <w:tc>
          <w:tcPr>
            <w:tcW w:w="1088" w:type="dxa"/>
          </w:tcPr>
          <w:p w14:paraId="1DC53EBE" w14:textId="65B38519" w:rsidR="00CD00FD" w:rsidRDefault="004B3B0B">
            <w:pPr>
              <w:cnfStyle w:val="000000000000" w:firstRow="0" w:lastRow="0" w:firstColumn="0" w:lastColumn="0" w:oddVBand="0" w:evenVBand="0" w:oddHBand="0" w:evenHBand="0" w:firstRowFirstColumn="0" w:firstRowLastColumn="0" w:lastRowFirstColumn="0" w:lastRowLastColumn="0"/>
            </w:pPr>
            <w:r>
              <w:t>Item could not be created successfully</w:t>
            </w:r>
          </w:p>
        </w:tc>
        <w:tc>
          <w:tcPr>
            <w:tcW w:w="748" w:type="dxa"/>
            <w:shd w:val="clear" w:color="auto" w:fill="70AD47" w:themeFill="accent6"/>
          </w:tcPr>
          <w:p w14:paraId="3304CF7F" w14:textId="5475B26C" w:rsidR="00CD00FD" w:rsidRDefault="00423552">
            <w:pPr>
              <w:cnfStyle w:val="000000000000" w:firstRow="0" w:lastRow="0" w:firstColumn="0" w:lastColumn="0" w:oddVBand="0" w:evenVBand="0" w:oddHBand="0" w:evenHBand="0" w:firstRowFirstColumn="0" w:firstRowLastColumn="0" w:lastRowFirstColumn="0" w:lastRowLastColumn="0"/>
            </w:pPr>
            <w:r>
              <w:t>Pass</w:t>
            </w:r>
          </w:p>
        </w:tc>
      </w:tr>
      <w:tr w:rsidR="003D02DC" w14:paraId="2FE267BC" w14:textId="77777777" w:rsidTr="00416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78663365" w14:textId="72E0E2F7" w:rsidR="003D02DC" w:rsidRDefault="003D02DC">
            <w:r>
              <w:t>Displaying Items correctly</w:t>
            </w:r>
          </w:p>
        </w:tc>
        <w:tc>
          <w:tcPr>
            <w:tcW w:w="1848" w:type="dxa"/>
          </w:tcPr>
          <w:p w14:paraId="03CEA614" w14:textId="28026A06" w:rsidR="003D02DC" w:rsidRDefault="00C305A4">
            <w:pPr>
              <w:cnfStyle w:val="000000100000" w:firstRow="0" w:lastRow="0" w:firstColumn="0" w:lastColumn="0" w:oddVBand="0" w:evenVBand="0" w:oddHBand="1" w:evenHBand="0" w:firstRowFirstColumn="0" w:firstRowLastColumn="0" w:lastRowFirstColumn="0" w:lastRowLastColumn="0"/>
            </w:pPr>
            <w:r>
              <w:t>Display list of items</w:t>
            </w:r>
            <w:r w:rsidR="00DC2A9A">
              <w:t xml:space="preserve"> Name and Promocodes from database</w:t>
            </w:r>
          </w:p>
        </w:tc>
        <w:tc>
          <w:tcPr>
            <w:tcW w:w="1088" w:type="dxa"/>
          </w:tcPr>
          <w:p w14:paraId="29C5EE76" w14:textId="372050E7" w:rsidR="003D02DC" w:rsidRDefault="006412D7">
            <w:pPr>
              <w:cnfStyle w:val="000000100000" w:firstRow="0" w:lastRow="0" w:firstColumn="0" w:lastColumn="0" w:oddVBand="0" w:evenVBand="0" w:oddHBand="1" w:evenHBand="0" w:firstRowFirstColumn="0" w:firstRowLastColumn="0" w:lastRowFirstColumn="0" w:lastRowLastColumn="0"/>
            </w:pPr>
            <w:r>
              <w:t>Display correct values from database</w:t>
            </w:r>
          </w:p>
        </w:tc>
        <w:tc>
          <w:tcPr>
            <w:tcW w:w="748" w:type="dxa"/>
            <w:shd w:val="clear" w:color="auto" w:fill="70AD47" w:themeFill="accent6"/>
          </w:tcPr>
          <w:p w14:paraId="2959EA41" w14:textId="0FF6997F" w:rsidR="003D02DC" w:rsidRDefault="008841AA">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797C7ABB" w14:textId="71A5004B" w:rsidR="003D02DC" w:rsidRDefault="00297528">
            <w:pPr>
              <w:cnfStyle w:val="000000100000" w:firstRow="0" w:lastRow="0" w:firstColumn="0" w:lastColumn="0" w:oddVBand="0" w:evenVBand="0" w:oddHBand="1" w:evenHBand="0" w:firstRowFirstColumn="0" w:firstRowLastColumn="0" w:lastRowFirstColumn="0" w:lastRowLastColumn="0"/>
            </w:pPr>
            <w:r>
              <w:t xml:space="preserve">Null, data is from incorrect </w:t>
            </w:r>
            <w:r w:rsidR="00ED3671">
              <w:t>collections, missing information</w:t>
            </w:r>
          </w:p>
        </w:tc>
        <w:tc>
          <w:tcPr>
            <w:tcW w:w="1088" w:type="dxa"/>
          </w:tcPr>
          <w:p w14:paraId="377D3DD6" w14:textId="7B19A2D4" w:rsidR="003D02DC" w:rsidRDefault="002B4159">
            <w:pPr>
              <w:cnfStyle w:val="000000100000" w:firstRow="0" w:lastRow="0" w:firstColumn="0" w:lastColumn="0" w:oddVBand="0" w:evenVBand="0" w:oddHBand="1" w:evenHBand="0" w:firstRowFirstColumn="0" w:firstRowLastColumn="0" w:lastRowFirstColumn="0" w:lastRowLastColumn="0"/>
            </w:pPr>
            <w:r>
              <w:t>Null</w:t>
            </w:r>
          </w:p>
        </w:tc>
        <w:tc>
          <w:tcPr>
            <w:tcW w:w="748" w:type="dxa"/>
            <w:shd w:val="clear" w:color="auto" w:fill="70AD47" w:themeFill="accent6"/>
          </w:tcPr>
          <w:p w14:paraId="5ABA15C7" w14:textId="24D546FF" w:rsidR="003D02DC" w:rsidRDefault="002B4159">
            <w:pPr>
              <w:cnfStyle w:val="000000100000" w:firstRow="0" w:lastRow="0" w:firstColumn="0" w:lastColumn="0" w:oddVBand="0" w:evenVBand="0" w:oddHBand="1" w:evenHBand="0" w:firstRowFirstColumn="0" w:firstRowLastColumn="0" w:lastRowFirstColumn="0" w:lastRowLastColumn="0"/>
            </w:pPr>
            <w:r>
              <w:t>Pass</w:t>
            </w:r>
          </w:p>
        </w:tc>
      </w:tr>
      <w:tr w:rsidR="0041673E" w14:paraId="53AB6208" w14:textId="77777777" w:rsidTr="0041673E">
        <w:tc>
          <w:tcPr>
            <w:cnfStyle w:val="001000000000" w:firstRow="0" w:lastRow="0" w:firstColumn="1" w:lastColumn="0" w:oddVBand="0" w:evenVBand="0" w:oddHBand="0" w:evenHBand="0" w:firstRowFirstColumn="0" w:firstRowLastColumn="0" w:lastRowFirstColumn="0" w:lastRowLastColumn="0"/>
            <w:tcW w:w="1369" w:type="dxa"/>
          </w:tcPr>
          <w:p w14:paraId="7087760F" w14:textId="3E0CEA36" w:rsidR="0041673E" w:rsidRDefault="0041673E" w:rsidP="0041673E">
            <w:r>
              <w:t>Displaying Beneficiaries correctly</w:t>
            </w:r>
          </w:p>
        </w:tc>
        <w:tc>
          <w:tcPr>
            <w:tcW w:w="1848" w:type="dxa"/>
          </w:tcPr>
          <w:p w14:paraId="17C91FD4" w14:textId="6ECB010C" w:rsidR="0041673E" w:rsidRDefault="0041673E" w:rsidP="0041673E">
            <w:pPr>
              <w:cnfStyle w:val="000000000000" w:firstRow="0" w:lastRow="0" w:firstColumn="0" w:lastColumn="0" w:oddVBand="0" w:evenVBand="0" w:oddHBand="0" w:evenHBand="0" w:firstRowFirstColumn="0" w:firstRowLastColumn="0" w:lastRowFirstColumn="0" w:lastRowLastColumn="0"/>
            </w:pPr>
            <w:r>
              <w:t xml:space="preserve">Display list of </w:t>
            </w:r>
            <w:r w:rsidR="00F16069">
              <w:t>Beneficiaries</w:t>
            </w:r>
            <w:r>
              <w:t xml:space="preserve"> Name and Promocodes from database</w:t>
            </w:r>
          </w:p>
        </w:tc>
        <w:tc>
          <w:tcPr>
            <w:tcW w:w="1088" w:type="dxa"/>
          </w:tcPr>
          <w:p w14:paraId="19D6BD98" w14:textId="3F80E02F" w:rsidR="0041673E" w:rsidRDefault="0041673E" w:rsidP="0041673E">
            <w:pPr>
              <w:cnfStyle w:val="000000000000" w:firstRow="0" w:lastRow="0" w:firstColumn="0" w:lastColumn="0" w:oddVBand="0" w:evenVBand="0" w:oddHBand="0" w:evenHBand="0" w:firstRowFirstColumn="0" w:firstRowLastColumn="0" w:lastRowFirstColumn="0" w:lastRowLastColumn="0"/>
            </w:pPr>
            <w:r>
              <w:t>Display correct values from database</w:t>
            </w:r>
          </w:p>
        </w:tc>
        <w:tc>
          <w:tcPr>
            <w:tcW w:w="748" w:type="dxa"/>
            <w:shd w:val="clear" w:color="auto" w:fill="70AD47" w:themeFill="accent6"/>
          </w:tcPr>
          <w:p w14:paraId="5E341ED3" w14:textId="4E2532A1" w:rsidR="0041673E" w:rsidRDefault="0041673E" w:rsidP="0041673E">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108F5DBF" w14:textId="0414363D" w:rsidR="0041673E" w:rsidRDefault="0041673E" w:rsidP="0041673E">
            <w:pPr>
              <w:cnfStyle w:val="000000000000" w:firstRow="0" w:lastRow="0" w:firstColumn="0" w:lastColumn="0" w:oddVBand="0" w:evenVBand="0" w:oddHBand="0" w:evenHBand="0" w:firstRowFirstColumn="0" w:firstRowLastColumn="0" w:lastRowFirstColumn="0" w:lastRowLastColumn="0"/>
            </w:pPr>
            <w:r>
              <w:t>Null, data is from incorrect collections, missing information</w:t>
            </w:r>
          </w:p>
        </w:tc>
        <w:tc>
          <w:tcPr>
            <w:tcW w:w="1088" w:type="dxa"/>
          </w:tcPr>
          <w:p w14:paraId="670C1ABD" w14:textId="16717D48" w:rsidR="0041673E" w:rsidRDefault="0041673E" w:rsidP="0041673E">
            <w:pPr>
              <w:cnfStyle w:val="000000000000" w:firstRow="0" w:lastRow="0" w:firstColumn="0" w:lastColumn="0" w:oddVBand="0" w:evenVBand="0" w:oddHBand="0" w:evenHBand="0" w:firstRowFirstColumn="0" w:firstRowLastColumn="0" w:lastRowFirstColumn="0" w:lastRowLastColumn="0"/>
            </w:pPr>
            <w:r>
              <w:t>Null</w:t>
            </w:r>
          </w:p>
        </w:tc>
        <w:tc>
          <w:tcPr>
            <w:tcW w:w="748" w:type="dxa"/>
            <w:shd w:val="clear" w:color="auto" w:fill="70AD47" w:themeFill="accent6"/>
          </w:tcPr>
          <w:p w14:paraId="566AA0E5" w14:textId="1ADFF2B3" w:rsidR="0041673E" w:rsidRDefault="0041673E" w:rsidP="0041673E">
            <w:pPr>
              <w:cnfStyle w:val="000000000000" w:firstRow="0" w:lastRow="0" w:firstColumn="0" w:lastColumn="0" w:oddVBand="0" w:evenVBand="0" w:oddHBand="0" w:evenHBand="0" w:firstRowFirstColumn="0" w:firstRowLastColumn="0" w:lastRowFirstColumn="0" w:lastRowLastColumn="0"/>
            </w:pPr>
            <w:r>
              <w:t>Pass</w:t>
            </w:r>
          </w:p>
        </w:tc>
      </w:tr>
      <w:tr w:rsidR="00F813D7" w14:paraId="3267EF81" w14:textId="77777777" w:rsidTr="001433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49505485" w14:textId="1CF2C51D" w:rsidR="00F813D7" w:rsidRDefault="00F813D7" w:rsidP="0041673E">
            <w:r>
              <w:t>Home route</w:t>
            </w:r>
          </w:p>
        </w:tc>
        <w:tc>
          <w:tcPr>
            <w:tcW w:w="1848" w:type="dxa"/>
          </w:tcPr>
          <w:p w14:paraId="29C747F6" w14:textId="4E27D5C6" w:rsidR="00F813D7" w:rsidRDefault="00704801" w:rsidP="0041673E">
            <w:pPr>
              <w:cnfStyle w:val="000000100000" w:firstRow="0" w:lastRow="0" w:firstColumn="0" w:lastColumn="0" w:oddVBand="0" w:evenVBand="0" w:oddHBand="1" w:evenHBand="0" w:firstRowFirstColumn="0" w:firstRowLastColumn="0" w:lastRowFirstColumn="0" w:lastRowLastColumn="0"/>
            </w:pPr>
            <w:r>
              <w:t xml:space="preserve">Home route when clicked takes user </w:t>
            </w:r>
            <w:r>
              <w:lastRenderedPageBreak/>
              <w:t xml:space="preserve">back to </w:t>
            </w:r>
            <w:r w:rsidR="00B06CBC">
              <w:t>home page</w:t>
            </w:r>
          </w:p>
        </w:tc>
        <w:tc>
          <w:tcPr>
            <w:tcW w:w="1088" w:type="dxa"/>
          </w:tcPr>
          <w:p w14:paraId="5D207372" w14:textId="5ADEB0C9" w:rsidR="00F813D7" w:rsidRDefault="00401AB1" w:rsidP="0041673E">
            <w:pPr>
              <w:cnfStyle w:val="000000100000" w:firstRow="0" w:lastRow="0" w:firstColumn="0" w:lastColumn="0" w:oddVBand="0" w:evenVBand="0" w:oddHBand="1" w:evenHBand="0" w:firstRowFirstColumn="0" w:firstRowLastColumn="0" w:lastRowFirstColumn="0" w:lastRowLastColumn="0"/>
            </w:pPr>
            <w:r>
              <w:lastRenderedPageBreak/>
              <w:t xml:space="preserve">Home route directs </w:t>
            </w:r>
            <w:r>
              <w:lastRenderedPageBreak/>
              <w:t>user to home page</w:t>
            </w:r>
          </w:p>
        </w:tc>
        <w:tc>
          <w:tcPr>
            <w:tcW w:w="748" w:type="dxa"/>
            <w:shd w:val="clear" w:color="auto" w:fill="70AD47" w:themeFill="accent6"/>
          </w:tcPr>
          <w:p w14:paraId="40F9B667" w14:textId="5D22C61C" w:rsidR="00F813D7" w:rsidRDefault="00D43F00" w:rsidP="0041673E">
            <w:pPr>
              <w:cnfStyle w:val="000000100000" w:firstRow="0" w:lastRow="0" w:firstColumn="0" w:lastColumn="0" w:oddVBand="0" w:evenVBand="0" w:oddHBand="1" w:evenHBand="0" w:firstRowFirstColumn="0" w:firstRowLastColumn="0" w:lastRowFirstColumn="0" w:lastRowLastColumn="0"/>
            </w:pPr>
            <w:r>
              <w:lastRenderedPageBreak/>
              <w:t>Pass</w:t>
            </w:r>
          </w:p>
        </w:tc>
        <w:tc>
          <w:tcPr>
            <w:tcW w:w="2137" w:type="dxa"/>
          </w:tcPr>
          <w:p w14:paraId="46D76D07" w14:textId="5EF84A2F" w:rsidR="00F813D7" w:rsidRDefault="0014337D" w:rsidP="0041673E">
            <w:pPr>
              <w:cnfStyle w:val="000000100000" w:firstRow="0" w:lastRow="0" w:firstColumn="0" w:lastColumn="0" w:oddVBand="0" w:evenVBand="0" w:oddHBand="1" w:evenHBand="0" w:firstRowFirstColumn="0" w:firstRowLastColumn="0" w:lastRowFirstColumn="0" w:lastRowLastColumn="0"/>
            </w:pPr>
            <w:r>
              <w:t>Null</w:t>
            </w:r>
          </w:p>
        </w:tc>
        <w:tc>
          <w:tcPr>
            <w:tcW w:w="1088" w:type="dxa"/>
          </w:tcPr>
          <w:p w14:paraId="517E76B1" w14:textId="59F820CF" w:rsidR="00F813D7" w:rsidRDefault="0014337D" w:rsidP="0041673E">
            <w:pPr>
              <w:cnfStyle w:val="000000100000" w:firstRow="0" w:lastRow="0" w:firstColumn="0" w:lastColumn="0" w:oddVBand="0" w:evenVBand="0" w:oddHBand="1" w:evenHBand="0" w:firstRowFirstColumn="0" w:firstRowLastColumn="0" w:lastRowFirstColumn="0" w:lastRowLastColumn="0"/>
            </w:pPr>
            <w:r>
              <w:t>Null</w:t>
            </w:r>
          </w:p>
        </w:tc>
        <w:tc>
          <w:tcPr>
            <w:tcW w:w="748" w:type="dxa"/>
            <w:shd w:val="clear" w:color="auto" w:fill="auto"/>
          </w:tcPr>
          <w:p w14:paraId="7B9C3346" w14:textId="6D0DA25F" w:rsidR="00F813D7" w:rsidRDefault="0014337D" w:rsidP="0041673E">
            <w:pPr>
              <w:cnfStyle w:val="000000100000" w:firstRow="0" w:lastRow="0" w:firstColumn="0" w:lastColumn="0" w:oddVBand="0" w:evenVBand="0" w:oddHBand="1" w:evenHBand="0" w:firstRowFirstColumn="0" w:firstRowLastColumn="0" w:lastRowFirstColumn="0" w:lastRowLastColumn="0"/>
            </w:pPr>
            <w:r>
              <w:t>null</w:t>
            </w:r>
          </w:p>
        </w:tc>
      </w:tr>
      <w:tr w:rsidR="0015492E" w14:paraId="5078720A" w14:textId="77777777" w:rsidTr="0014337D">
        <w:tc>
          <w:tcPr>
            <w:cnfStyle w:val="001000000000" w:firstRow="0" w:lastRow="0" w:firstColumn="1" w:lastColumn="0" w:oddVBand="0" w:evenVBand="0" w:oddHBand="0" w:evenHBand="0" w:firstRowFirstColumn="0" w:firstRowLastColumn="0" w:lastRowFirstColumn="0" w:lastRowLastColumn="0"/>
            <w:tcW w:w="1369" w:type="dxa"/>
          </w:tcPr>
          <w:p w14:paraId="7B81D400" w14:textId="77777777" w:rsidR="0015492E" w:rsidRDefault="0015492E" w:rsidP="0041673E"/>
        </w:tc>
        <w:tc>
          <w:tcPr>
            <w:tcW w:w="1848" w:type="dxa"/>
          </w:tcPr>
          <w:p w14:paraId="3EAF01BB"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c>
          <w:tcPr>
            <w:tcW w:w="1088" w:type="dxa"/>
          </w:tcPr>
          <w:p w14:paraId="5AE234FB"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c>
          <w:tcPr>
            <w:tcW w:w="748" w:type="dxa"/>
            <w:shd w:val="clear" w:color="auto" w:fill="70AD47" w:themeFill="accent6"/>
          </w:tcPr>
          <w:p w14:paraId="3317570D"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c>
          <w:tcPr>
            <w:tcW w:w="2137" w:type="dxa"/>
          </w:tcPr>
          <w:p w14:paraId="21736DB5"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c>
          <w:tcPr>
            <w:tcW w:w="1088" w:type="dxa"/>
          </w:tcPr>
          <w:p w14:paraId="64448661"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c>
          <w:tcPr>
            <w:tcW w:w="748" w:type="dxa"/>
            <w:shd w:val="clear" w:color="auto" w:fill="auto"/>
          </w:tcPr>
          <w:p w14:paraId="33E417F9" w14:textId="77777777" w:rsidR="0015492E" w:rsidRDefault="0015492E" w:rsidP="0041673E">
            <w:pPr>
              <w:cnfStyle w:val="000000000000" w:firstRow="0" w:lastRow="0" w:firstColumn="0" w:lastColumn="0" w:oddVBand="0" w:evenVBand="0" w:oddHBand="0" w:evenHBand="0" w:firstRowFirstColumn="0" w:firstRowLastColumn="0" w:lastRowFirstColumn="0" w:lastRowLastColumn="0"/>
            </w:pPr>
          </w:p>
        </w:tc>
      </w:tr>
      <w:tr w:rsidR="0015492E" w14:paraId="1F7F1CB2" w14:textId="77777777" w:rsidTr="001433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5078072E" w14:textId="1C7E1EDE" w:rsidR="0015492E" w:rsidRDefault="0015492E" w:rsidP="0015492E">
            <w:r>
              <w:t>About route</w:t>
            </w:r>
          </w:p>
        </w:tc>
        <w:tc>
          <w:tcPr>
            <w:tcW w:w="1848" w:type="dxa"/>
          </w:tcPr>
          <w:p w14:paraId="27B8449B" w14:textId="06B4F889" w:rsidR="0015492E" w:rsidRDefault="007F311C" w:rsidP="0015492E">
            <w:pPr>
              <w:cnfStyle w:val="000000100000" w:firstRow="0" w:lastRow="0" w:firstColumn="0" w:lastColumn="0" w:oddVBand="0" w:evenVBand="0" w:oddHBand="1" w:evenHBand="0" w:firstRowFirstColumn="0" w:firstRowLastColumn="0" w:lastRowFirstColumn="0" w:lastRowLastColumn="0"/>
            </w:pPr>
            <w:r>
              <w:t>About</w:t>
            </w:r>
            <w:r w:rsidR="0015492E">
              <w:t xml:space="preserve"> route when clicked takes user back to home page</w:t>
            </w:r>
          </w:p>
        </w:tc>
        <w:tc>
          <w:tcPr>
            <w:tcW w:w="1088" w:type="dxa"/>
          </w:tcPr>
          <w:p w14:paraId="632CC06E" w14:textId="4A72C916" w:rsidR="0015492E" w:rsidRDefault="00225E87" w:rsidP="0015492E">
            <w:pPr>
              <w:cnfStyle w:val="000000100000" w:firstRow="0" w:lastRow="0" w:firstColumn="0" w:lastColumn="0" w:oddVBand="0" w:evenVBand="0" w:oddHBand="1" w:evenHBand="0" w:firstRowFirstColumn="0" w:firstRowLastColumn="0" w:lastRowFirstColumn="0" w:lastRowLastColumn="0"/>
            </w:pPr>
            <w:r>
              <w:t>About</w:t>
            </w:r>
            <w:r w:rsidR="0015492E">
              <w:t xml:space="preserve"> route directs user to </w:t>
            </w:r>
            <w:r w:rsidR="006E4521">
              <w:t xml:space="preserve">about </w:t>
            </w:r>
            <w:r w:rsidR="0015492E">
              <w:t>page</w:t>
            </w:r>
          </w:p>
        </w:tc>
        <w:tc>
          <w:tcPr>
            <w:tcW w:w="748" w:type="dxa"/>
            <w:shd w:val="clear" w:color="auto" w:fill="70AD47" w:themeFill="accent6"/>
          </w:tcPr>
          <w:p w14:paraId="46DF18CC" w14:textId="64DEFE83" w:rsidR="0015492E" w:rsidRDefault="0015492E" w:rsidP="0015492E">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77C725F8" w14:textId="59D6D236" w:rsidR="0015492E" w:rsidRDefault="0015492E" w:rsidP="0015492E">
            <w:pPr>
              <w:cnfStyle w:val="000000100000" w:firstRow="0" w:lastRow="0" w:firstColumn="0" w:lastColumn="0" w:oddVBand="0" w:evenVBand="0" w:oddHBand="1" w:evenHBand="0" w:firstRowFirstColumn="0" w:firstRowLastColumn="0" w:lastRowFirstColumn="0" w:lastRowLastColumn="0"/>
            </w:pPr>
            <w:r>
              <w:t>Null</w:t>
            </w:r>
          </w:p>
        </w:tc>
        <w:tc>
          <w:tcPr>
            <w:tcW w:w="1088" w:type="dxa"/>
          </w:tcPr>
          <w:p w14:paraId="2E088F75" w14:textId="214B4DAA" w:rsidR="0015492E" w:rsidRDefault="0015492E" w:rsidP="0015492E">
            <w:pPr>
              <w:cnfStyle w:val="000000100000" w:firstRow="0" w:lastRow="0" w:firstColumn="0" w:lastColumn="0" w:oddVBand="0" w:evenVBand="0" w:oddHBand="1" w:evenHBand="0" w:firstRowFirstColumn="0" w:firstRowLastColumn="0" w:lastRowFirstColumn="0" w:lastRowLastColumn="0"/>
            </w:pPr>
            <w:r>
              <w:t>Null</w:t>
            </w:r>
          </w:p>
        </w:tc>
        <w:tc>
          <w:tcPr>
            <w:tcW w:w="748" w:type="dxa"/>
            <w:shd w:val="clear" w:color="auto" w:fill="auto"/>
          </w:tcPr>
          <w:p w14:paraId="197458CB" w14:textId="60EF49BF" w:rsidR="0015492E" w:rsidRDefault="0015492E" w:rsidP="0015492E">
            <w:pPr>
              <w:cnfStyle w:val="000000100000" w:firstRow="0" w:lastRow="0" w:firstColumn="0" w:lastColumn="0" w:oddVBand="0" w:evenVBand="0" w:oddHBand="1" w:evenHBand="0" w:firstRowFirstColumn="0" w:firstRowLastColumn="0" w:lastRowFirstColumn="0" w:lastRowLastColumn="0"/>
            </w:pPr>
            <w:r>
              <w:t>null</w:t>
            </w:r>
          </w:p>
        </w:tc>
      </w:tr>
      <w:tr w:rsidR="00EF26E3" w14:paraId="230126A1" w14:textId="77777777" w:rsidTr="0014337D">
        <w:tc>
          <w:tcPr>
            <w:cnfStyle w:val="001000000000" w:firstRow="0" w:lastRow="0" w:firstColumn="1" w:lastColumn="0" w:oddVBand="0" w:evenVBand="0" w:oddHBand="0" w:evenHBand="0" w:firstRowFirstColumn="0" w:firstRowLastColumn="0" w:lastRowFirstColumn="0" w:lastRowLastColumn="0"/>
            <w:tcW w:w="1369" w:type="dxa"/>
          </w:tcPr>
          <w:p w14:paraId="6C26E460" w14:textId="68CAA9BF" w:rsidR="00EF26E3" w:rsidRDefault="00EF26E3" w:rsidP="00EF26E3">
            <w:r>
              <w:t>dashboard route</w:t>
            </w:r>
          </w:p>
        </w:tc>
        <w:tc>
          <w:tcPr>
            <w:tcW w:w="1848" w:type="dxa"/>
          </w:tcPr>
          <w:p w14:paraId="2B1416C9" w14:textId="3366CDF0" w:rsidR="00EF26E3" w:rsidRDefault="003E1EE9" w:rsidP="00EF26E3">
            <w:pPr>
              <w:cnfStyle w:val="000000000000" w:firstRow="0" w:lastRow="0" w:firstColumn="0" w:lastColumn="0" w:oddVBand="0" w:evenVBand="0" w:oddHBand="0" w:evenHBand="0" w:firstRowFirstColumn="0" w:firstRowLastColumn="0" w:lastRowFirstColumn="0" w:lastRowLastColumn="0"/>
            </w:pPr>
            <w:r>
              <w:t>Dashboard</w:t>
            </w:r>
            <w:r w:rsidR="00EF26E3">
              <w:t xml:space="preserve"> route when clicked takes user back to home page</w:t>
            </w:r>
          </w:p>
        </w:tc>
        <w:tc>
          <w:tcPr>
            <w:tcW w:w="1088" w:type="dxa"/>
          </w:tcPr>
          <w:p w14:paraId="3CBAE3AD" w14:textId="62FF3AF3" w:rsidR="00EF26E3" w:rsidRDefault="007540A6" w:rsidP="00EF26E3">
            <w:pPr>
              <w:cnfStyle w:val="000000000000" w:firstRow="0" w:lastRow="0" w:firstColumn="0" w:lastColumn="0" w:oddVBand="0" w:evenVBand="0" w:oddHBand="0" w:evenHBand="0" w:firstRowFirstColumn="0" w:firstRowLastColumn="0" w:lastRowFirstColumn="0" w:lastRowLastColumn="0"/>
            </w:pPr>
            <w:r>
              <w:t>Dashboard</w:t>
            </w:r>
            <w:r w:rsidR="00EF26E3">
              <w:t xml:space="preserve"> route directs user to </w:t>
            </w:r>
            <w:r w:rsidR="00FC0198">
              <w:t>dashboard</w:t>
            </w:r>
            <w:r w:rsidR="00EF26E3">
              <w:t xml:space="preserve"> page</w:t>
            </w:r>
          </w:p>
        </w:tc>
        <w:tc>
          <w:tcPr>
            <w:tcW w:w="748" w:type="dxa"/>
            <w:shd w:val="clear" w:color="auto" w:fill="70AD47" w:themeFill="accent6"/>
          </w:tcPr>
          <w:p w14:paraId="68BD48B3" w14:textId="53AEBB29" w:rsidR="00EF26E3" w:rsidRDefault="00EF26E3" w:rsidP="00EF26E3">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409AE799" w14:textId="714EE4BD" w:rsidR="00EF26E3" w:rsidRDefault="00EF26E3" w:rsidP="00EF26E3">
            <w:pPr>
              <w:cnfStyle w:val="000000000000" w:firstRow="0" w:lastRow="0" w:firstColumn="0" w:lastColumn="0" w:oddVBand="0" w:evenVBand="0" w:oddHBand="0" w:evenHBand="0" w:firstRowFirstColumn="0" w:firstRowLastColumn="0" w:lastRowFirstColumn="0" w:lastRowLastColumn="0"/>
            </w:pPr>
            <w:r>
              <w:t>Null</w:t>
            </w:r>
          </w:p>
        </w:tc>
        <w:tc>
          <w:tcPr>
            <w:tcW w:w="1088" w:type="dxa"/>
          </w:tcPr>
          <w:p w14:paraId="11B3B9FE" w14:textId="7AAA267C" w:rsidR="00EF26E3" w:rsidRDefault="00EF26E3" w:rsidP="00EF26E3">
            <w:pPr>
              <w:cnfStyle w:val="000000000000" w:firstRow="0" w:lastRow="0" w:firstColumn="0" w:lastColumn="0" w:oddVBand="0" w:evenVBand="0" w:oddHBand="0" w:evenHBand="0" w:firstRowFirstColumn="0" w:firstRowLastColumn="0" w:lastRowFirstColumn="0" w:lastRowLastColumn="0"/>
            </w:pPr>
            <w:r>
              <w:t>Null</w:t>
            </w:r>
          </w:p>
        </w:tc>
        <w:tc>
          <w:tcPr>
            <w:tcW w:w="748" w:type="dxa"/>
            <w:shd w:val="clear" w:color="auto" w:fill="auto"/>
          </w:tcPr>
          <w:p w14:paraId="36F2FDD8" w14:textId="6C935EC0" w:rsidR="00EF26E3" w:rsidRDefault="00EF26E3" w:rsidP="00EF26E3">
            <w:pPr>
              <w:cnfStyle w:val="000000000000" w:firstRow="0" w:lastRow="0" w:firstColumn="0" w:lastColumn="0" w:oddVBand="0" w:evenVBand="0" w:oddHBand="0" w:evenHBand="0" w:firstRowFirstColumn="0" w:firstRowLastColumn="0" w:lastRowFirstColumn="0" w:lastRowLastColumn="0"/>
            </w:pPr>
            <w:r>
              <w:t>null</w:t>
            </w:r>
          </w:p>
        </w:tc>
      </w:tr>
      <w:tr w:rsidR="00E550CE" w14:paraId="1758D841" w14:textId="77777777" w:rsidTr="001433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9" w:type="dxa"/>
          </w:tcPr>
          <w:p w14:paraId="6B689EA5" w14:textId="44CFAB86" w:rsidR="00E550CE" w:rsidRDefault="00E550CE" w:rsidP="00E550CE">
            <w:r>
              <w:t>Login route</w:t>
            </w:r>
          </w:p>
        </w:tc>
        <w:tc>
          <w:tcPr>
            <w:tcW w:w="1848" w:type="dxa"/>
          </w:tcPr>
          <w:p w14:paraId="279B07F2" w14:textId="083E3C78" w:rsidR="00E550CE" w:rsidRDefault="00247599" w:rsidP="00E550CE">
            <w:pPr>
              <w:cnfStyle w:val="000000100000" w:firstRow="0" w:lastRow="0" w:firstColumn="0" w:lastColumn="0" w:oddVBand="0" w:evenVBand="0" w:oddHBand="1" w:evenHBand="0" w:firstRowFirstColumn="0" w:firstRowLastColumn="0" w:lastRowFirstColumn="0" w:lastRowLastColumn="0"/>
            </w:pPr>
            <w:r>
              <w:t>Login</w:t>
            </w:r>
            <w:r w:rsidR="00E550CE">
              <w:t xml:space="preserve"> route when clicked takes user back to </w:t>
            </w:r>
            <w:r w:rsidR="000F5D37">
              <w:t>login</w:t>
            </w:r>
            <w:r w:rsidR="00E550CE">
              <w:t xml:space="preserve"> page</w:t>
            </w:r>
          </w:p>
        </w:tc>
        <w:tc>
          <w:tcPr>
            <w:tcW w:w="1088" w:type="dxa"/>
          </w:tcPr>
          <w:p w14:paraId="018C86E4" w14:textId="2EDB5CEF" w:rsidR="00E550CE" w:rsidRDefault="0020586A" w:rsidP="00E550CE">
            <w:pPr>
              <w:cnfStyle w:val="000000100000" w:firstRow="0" w:lastRow="0" w:firstColumn="0" w:lastColumn="0" w:oddVBand="0" w:evenVBand="0" w:oddHBand="1" w:evenHBand="0" w:firstRowFirstColumn="0" w:firstRowLastColumn="0" w:lastRowFirstColumn="0" w:lastRowLastColumn="0"/>
            </w:pPr>
            <w:r>
              <w:t>Login</w:t>
            </w:r>
            <w:r w:rsidR="00E550CE">
              <w:t xml:space="preserve"> route directs user to </w:t>
            </w:r>
            <w:r w:rsidR="0026067E">
              <w:t>login</w:t>
            </w:r>
            <w:r w:rsidR="00E550CE">
              <w:t xml:space="preserve"> page</w:t>
            </w:r>
          </w:p>
        </w:tc>
        <w:tc>
          <w:tcPr>
            <w:tcW w:w="748" w:type="dxa"/>
            <w:shd w:val="clear" w:color="auto" w:fill="70AD47" w:themeFill="accent6"/>
          </w:tcPr>
          <w:p w14:paraId="071F803F" w14:textId="21F88BEF" w:rsidR="00E550CE" w:rsidRDefault="00E550CE" w:rsidP="00E550CE">
            <w:pPr>
              <w:cnfStyle w:val="000000100000" w:firstRow="0" w:lastRow="0" w:firstColumn="0" w:lastColumn="0" w:oddVBand="0" w:evenVBand="0" w:oddHBand="1" w:evenHBand="0" w:firstRowFirstColumn="0" w:firstRowLastColumn="0" w:lastRowFirstColumn="0" w:lastRowLastColumn="0"/>
            </w:pPr>
            <w:r>
              <w:t>Pass</w:t>
            </w:r>
          </w:p>
        </w:tc>
        <w:tc>
          <w:tcPr>
            <w:tcW w:w="2137" w:type="dxa"/>
          </w:tcPr>
          <w:p w14:paraId="5E8792D4" w14:textId="571D12BC" w:rsidR="00E550CE" w:rsidRDefault="00E550CE" w:rsidP="00E550CE">
            <w:pPr>
              <w:cnfStyle w:val="000000100000" w:firstRow="0" w:lastRow="0" w:firstColumn="0" w:lastColumn="0" w:oddVBand="0" w:evenVBand="0" w:oddHBand="1" w:evenHBand="0" w:firstRowFirstColumn="0" w:firstRowLastColumn="0" w:lastRowFirstColumn="0" w:lastRowLastColumn="0"/>
            </w:pPr>
            <w:r>
              <w:t>Null</w:t>
            </w:r>
          </w:p>
        </w:tc>
        <w:tc>
          <w:tcPr>
            <w:tcW w:w="1088" w:type="dxa"/>
          </w:tcPr>
          <w:p w14:paraId="1218BF39" w14:textId="11649802" w:rsidR="00E550CE" w:rsidRDefault="00E550CE" w:rsidP="00E550CE">
            <w:pPr>
              <w:cnfStyle w:val="000000100000" w:firstRow="0" w:lastRow="0" w:firstColumn="0" w:lastColumn="0" w:oddVBand="0" w:evenVBand="0" w:oddHBand="1" w:evenHBand="0" w:firstRowFirstColumn="0" w:firstRowLastColumn="0" w:lastRowFirstColumn="0" w:lastRowLastColumn="0"/>
            </w:pPr>
            <w:r>
              <w:t>Null</w:t>
            </w:r>
          </w:p>
        </w:tc>
        <w:tc>
          <w:tcPr>
            <w:tcW w:w="748" w:type="dxa"/>
            <w:shd w:val="clear" w:color="auto" w:fill="auto"/>
          </w:tcPr>
          <w:p w14:paraId="5A6CB497" w14:textId="5B2832CE" w:rsidR="00E550CE" w:rsidRDefault="00E550CE" w:rsidP="00E550CE">
            <w:pPr>
              <w:cnfStyle w:val="000000100000" w:firstRow="0" w:lastRow="0" w:firstColumn="0" w:lastColumn="0" w:oddVBand="0" w:evenVBand="0" w:oddHBand="1" w:evenHBand="0" w:firstRowFirstColumn="0" w:firstRowLastColumn="0" w:lastRowFirstColumn="0" w:lastRowLastColumn="0"/>
            </w:pPr>
            <w:r>
              <w:t>null</w:t>
            </w:r>
          </w:p>
        </w:tc>
      </w:tr>
      <w:tr w:rsidR="00C373F4" w14:paraId="4166904F" w14:textId="77777777" w:rsidTr="0014337D">
        <w:tc>
          <w:tcPr>
            <w:cnfStyle w:val="001000000000" w:firstRow="0" w:lastRow="0" w:firstColumn="1" w:lastColumn="0" w:oddVBand="0" w:evenVBand="0" w:oddHBand="0" w:evenHBand="0" w:firstRowFirstColumn="0" w:firstRowLastColumn="0" w:lastRowFirstColumn="0" w:lastRowLastColumn="0"/>
            <w:tcW w:w="1369" w:type="dxa"/>
          </w:tcPr>
          <w:p w14:paraId="6CCC7310" w14:textId="2502DB79" w:rsidR="00C373F4" w:rsidRDefault="00C373F4" w:rsidP="00C373F4">
            <w:r>
              <w:t>Register route</w:t>
            </w:r>
          </w:p>
        </w:tc>
        <w:tc>
          <w:tcPr>
            <w:tcW w:w="1848" w:type="dxa"/>
          </w:tcPr>
          <w:p w14:paraId="7A67120A" w14:textId="22A74624" w:rsidR="00C373F4" w:rsidRDefault="00FB1161" w:rsidP="00C373F4">
            <w:pPr>
              <w:cnfStyle w:val="000000000000" w:firstRow="0" w:lastRow="0" w:firstColumn="0" w:lastColumn="0" w:oddVBand="0" w:evenVBand="0" w:oddHBand="0" w:evenHBand="0" w:firstRowFirstColumn="0" w:firstRowLastColumn="0" w:lastRowFirstColumn="0" w:lastRowLastColumn="0"/>
            </w:pPr>
            <w:r>
              <w:t>Register</w:t>
            </w:r>
            <w:r w:rsidR="00C373F4">
              <w:t xml:space="preserve"> route when clicked takes user back to home page</w:t>
            </w:r>
          </w:p>
        </w:tc>
        <w:tc>
          <w:tcPr>
            <w:tcW w:w="1088" w:type="dxa"/>
          </w:tcPr>
          <w:p w14:paraId="5F2BF2C1" w14:textId="0A2A6BEC" w:rsidR="00C373F4" w:rsidRDefault="000931CC" w:rsidP="00C373F4">
            <w:pPr>
              <w:cnfStyle w:val="000000000000" w:firstRow="0" w:lastRow="0" w:firstColumn="0" w:lastColumn="0" w:oddVBand="0" w:evenVBand="0" w:oddHBand="0" w:evenHBand="0" w:firstRowFirstColumn="0" w:firstRowLastColumn="0" w:lastRowFirstColumn="0" w:lastRowLastColumn="0"/>
            </w:pPr>
            <w:r>
              <w:t>Register</w:t>
            </w:r>
            <w:r w:rsidR="00C373F4">
              <w:t xml:space="preserve"> route directs user to home page</w:t>
            </w:r>
          </w:p>
        </w:tc>
        <w:tc>
          <w:tcPr>
            <w:tcW w:w="748" w:type="dxa"/>
            <w:shd w:val="clear" w:color="auto" w:fill="70AD47" w:themeFill="accent6"/>
          </w:tcPr>
          <w:p w14:paraId="340CD053" w14:textId="5C25E90D" w:rsidR="00C373F4" w:rsidRDefault="00C373F4" w:rsidP="00C373F4">
            <w:pPr>
              <w:cnfStyle w:val="000000000000" w:firstRow="0" w:lastRow="0" w:firstColumn="0" w:lastColumn="0" w:oddVBand="0" w:evenVBand="0" w:oddHBand="0" w:evenHBand="0" w:firstRowFirstColumn="0" w:firstRowLastColumn="0" w:lastRowFirstColumn="0" w:lastRowLastColumn="0"/>
            </w:pPr>
            <w:r>
              <w:t>Pass</w:t>
            </w:r>
          </w:p>
        </w:tc>
        <w:tc>
          <w:tcPr>
            <w:tcW w:w="2137" w:type="dxa"/>
          </w:tcPr>
          <w:p w14:paraId="6AA0BD71" w14:textId="356A87BE" w:rsidR="00C373F4" w:rsidRDefault="00C373F4" w:rsidP="00C373F4">
            <w:pPr>
              <w:cnfStyle w:val="000000000000" w:firstRow="0" w:lastRow="0" w:firstColumn="0" w:lastColumn="0" w:oddVBand="0" w:evenVBand="0" w:oddHBand="0" w:evenHBand="0" w:firstRowFirstColumn="0" w:firstRowLastColumn="0" w:lastRowFirstColumn="0" w:lastRowLastColumn="0"/>
            </w:pPr>
            <w:r>
              <w:t>Null</w:t>
            </w:r>
          </w:p>
        </w:tc>
        <w:tc>
          <w:tcPr>
            <w:tcW w:w="1088" w:type="dxa"/>
          </w:tcPr>
          <w:p w14:paraId="33908838" w14:textId="52E64CB4" w:rsidR="00C373F4" w:rsidRDefault="00C373F4" w:rsidP="00C373F4">
            <w:pPr>
              <w:cnfStyle w:val="000000000000" w:firstRow="0" w:lastRow="0" w:firstColumn="0" w:lastColumn="0" w:oddVBand="0" w:evenVBand="0" w:oddHBand="0" w:evenHBand="0" w:firstRowFirstColumn="0" w:firstRowLastColumn="0" w:lastRowFirstColumn="0" w:lastRowLastColumn="0"/>
            </w:pPr>
            <w:r>
              <w:t>Null</w:t>
            </w:r>
          </w:p>
        </w:tc>
        <w:tc>
          <w:tcPr>
            <w:tcW w:w="748" w:type="dxa"/>
            <w:shd w:val="clear" w:color="auto" w:fill="auto"/>
          </w:tcPr>
          <w:p w14:paraId="4AC6A2F6" w14:textId="68197692" w:rsidR="00C373F4" w:rsidRDefault="00C373F4" w:rsidP="00C373F4">
            <w:pPr>
              <w:cnfStyle w:val="000000000000" w:firstRow="0" w:lastRow="0" w:firstColumn="0" w:lastColumn="0" w:oddVBand="0" w:evenVBand="0" w:oddHBand="0" w:evenHBand="0" w:firstRowFirstColumn="0" w:firstRowLastColumn="0" w:lastRowFirstColumn="0" w:lastRowLastColumn="0"/>
            </w:pPr>
            <w:r>
              <w:t>null</w:t>
            </w:r>
          </w:p>
        </w:tc>
      </w:tr>
    </w:tbl>
    <w:p w14:paraId="004936AB" w14:textId="5C376266" w:rsidR="001F0D08" w:rsidRDefault="001F0D08">
      <w:r>
        <w:br w:type="page"/>
      </w:r>
    </w:p>
    <w:p w14:paraId="53C6CC7B" w14:textId="0116D99F" w:rsidR="001F0D08" w:rsidRDefault="001F0D08" w:rsidP="001F0D08">
      <w:pPr>
        <w:pStyle w:val="Heading1"/>
      </w:pPr>
      <w:bookmarkStart w:id="3" w:name="_Toc75551979"/>
      <w:r>
        <w:lastRenderedPageBreak/>
        <w:t>Exploring and Describing web technology used in the web app.</w:t>
      </w:r>
      <w:bookmarkEnd w:id="3"/>
    </w:p>
    <w:p w14:paraId="5BC67597" w14:textId="679A00A3" w:rsidR="001F0D08" w:rsidRDefault="001F0D08" w:rsidP="001F0D08"/>
    <w:p w14:paraId="1A1764CE" w14:textId="175FC8BF" w:rsidR="001F0D08" w:rsidRDefault="001F0D08" w:rsidP="001F0D08">
      <w:pPr>
        <w:pStyle w:val="Heading2"/>
      </w:pPr>
      <w:bookmarkStart w:id="4" w:name="_Toc75551980"/>
      <w:r>
        <w:t>Introduction of web technology</w:t>
      </w:r>
      <w:bookmarkEnd w:id="4"/>
    </w:p>
    <w:p w14:paraId="50A516A9" w14:textId="686331FA" w:rsidR="00186046" w:rsidRDefault="00186046" w:rsidP="00186046"/>
    <w:p w14:paraId="052E7FD7" w14:textId="5D241F9A" w:rsidR="00683B88" w:rsidRDefault="00186046" w:rsidP="00186046">
      <w:r>
        <w:t>Quoted from the official Angular website, “</w:t>
      </w:r>
      <w:r w:rsidRPr="00186046">
        <w:t>Angular is a development platform, built on TypeScript</w:t>
      </w:r>
      <w:r>
        <w:t>”</w:t>
      </w:r>
      <w:r w:rsidR="00267159">
        <w:t xml:space="preserve"> </w:t>
      </w:r>
      <w:r w:rsidR="00267159">
        <w:fldChar w:fldCharType="begin"/>
      </w:r>
      <w:r w:rsidR="00267159">
        <w:instrText xml:space="preserve"> ADDIN ZOTERO_ITEM CSL_CITATION {"citationID":"TvQgSOuR","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267159">
        <w:fldChar w:fldCharType="separate"/>
      </w:r>
      <w:r w:rsidR="00267159" w:rsidRPr="00267159">
        <w:rPr>
          <w:rFonts w:ascii="Calibri" w:hAnsi="Calibri" w:cs="Calibri"/>
          <w:szCs w:val="24"/>
        </w:rPr>
        <w:t>(</w:t>
      </w:r>
      <w:r w:rsidR="00267159" w:rsidRPr="00267159">
        <w:rPr>
          <w:rFonts w:ascii="Calibri" w:hAnsi="Calibri" w:cs="Calibri"/>
          <w:i/>
          <w:iCs/>
          <w:szCs w:val="24"/>
        </w:rPr>
        <w:t>Angular - Introduction to Angular Concepts</w:t>
      </w:r>
      <w:r w:rsidR="00267159" w:rsidRPr="00267159">
        <w:rPr>
          <w:rFonts w:ascii="Calibri" w:hAnsi="Calibri" w:cs="Calibri"/>
          <w:szCs w:val="24"/>
        </w:rPr>
        <w:t>, n.d.)</w:t>
      </w:r>
      <w:r w:rsidR="00267159">
        <w:fldChar w:fldCharType="end"/>
      </w:r>
      <w:r>
        <w:t>. Angular can be a component focused framework for developing scalable and reusable code</w:t>
      </w:r>
      <w:r w:rsidR="00267159">
        <w:t xml:space="preserve"> </w:t>
      </w:r>
      <w:r w:rsidR="00267159">
        <w:fldChar w:fldCharType="begin"/>
      </w:r>
      <w:r w:rsidR="00267159">
        <w:instrText xml:space="preserve"> ADDIN ZOTERO_ITEM CSL_CITATION {"citationID":"087NhXAP","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267159">
        <w:fldChar w:fldCharType="separate"/>
      </w:r>
      <w:r w:rsidR="00267159" w:rsidRPr="00267159">
        <w:rPr>
          <w:rFonts w:ascii="Calibri" w:hAnsi="Calibri" w:cs="Calibri"/>
          <w:szCs w:val="24"/>
        </w:rPr>
        <w:t>(</w:t>
      </w:r>
      <w:r w:rsidR="00267159" w:rsidRPr="00267159">
        <w:rPr>
          <w:rFonts w:ascii="Calibri" w:hAnsi="Calibri" w:cs="Calibri"/>
          <w:i/>
          <w:iCs/>
          <w:szCs w:val="24"/>
        </w:rPr>
        <w:t>Angular - Introduction to Angular Concepts</w:t>
      </w:r>
      <w:r w:rsidR="00267159" w:rsidRPr="00267159">
        <w:rPr>
          <w:rFonts w:ascii="Calibri" w:hAnsi="Calibri" w:cs="Calibri"/>
          <w:szCs w:val="24"/>
        </w:rPr>
        <w:t>, n.d.)</w:t>
      </w:r>
      <w:r w:rsidR="00267159">
        <w:fldChar w:fldCharType="end"/>
      </w:r>
      <w:r>
        <w:t xml:space="preserve">. There is an excellent range of library features that allow for routing, form management, </w:t>
      </w:r>
      <w:r w:rsidR="00A0563B">
        <w:t>two-way</w:t>
      </w:r>
      <w:r>
        <w:t xml:space="preserve"> data binding and many other useful features</w:t>
      </w:r>
      <w:r w:rsidR="00267159">
        <w:t xml:space="preserve"> </w:t>
      </w:r>
      <w:r w:rsidR="00267159">
        <w:fldChar w:fldCharType="begin"/>
      </w:r>
      <w:r w:rsidR="00267159">
        <w:instrText xml:space="preserve"> ADDIN ZOTERO_ITEM CSL_CITATION {"citationID":"sm3AwBvP","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267159">
        <w:fldChar w:fldCharType="separate"/>
      </w:r>
      <w:r w:rsidR="00267159" w:rsidRPr="00267159">
        <w:rPr>
          <w:rFonts w:ascii="Calibri" w:hAnsi="Calibri" w:cs="Calibri"/>
          <w:szCs w:val="24"/>
        </w:rPr>
        <w:t>(</w:t>
      </w:r>
      <w:r w:rsidR="00267159" w:rsidRPr="00267159">
        <w:rPr>
          <w:rFonts w:ascii="Calibri" w:hAnsi="Calibri" w:cs="Calibri"/>
          <w:i/>
          <w:iCs/>
          <w:szCs w:val="24"/>
        </w:rPr>
        <w:t>Angular - Introduction to Angular Concepts</w:t>
      </w:r>
      <w:r w:rsidR="00267159" w:rsidRPr="00267159">
        <w:rPr>
          <w:rFonts w:ascii="Calibri" w:hAnsi="Calibri" w:cs="Calibri"/>
          <w:szCs w:val="24"/>
        </w:rPr>
        <w:t>, n.d.)</w:t>
      </w:r>
      <w:r w:rsidR="00267159">
        <w:fldChar w:fldCharType="end"/>
      </w:r>
      <w:r>
        <w:t xml:space="preserve">. </w:t>
      </w:r>
    </w:p>
    <w:p w14:paraId="408122D4" w14:textId="001275C9" w:rsidR="00186046" w:rsidRDefault="00683B88" w:rsidP="00186046">
      <w:r>
        <w:t xml:space="preserve">A major benefit of Angular is it ability to scale </w:t>
      </w:r>
      <w:r w:rsidR="00A0563B">
        <w:t>from single-developer applications</w:t>
      </w:r>
      <w:r>
        <w:t xml:space="preserve"> to multi-user enterprise application</w:t>
      </w:r>
      <w:r w:rsidR="00267159">
        <w:t xml:space="preserve"> </w:t>
      </w:r>
      <w:r w:rsidR="00267159">
        <w:fldChar w:fldCharType="begin"/>
      </w:r>
      <w:r w:rsidR="00267159">
        <w:instrText xml:space="preserve"> ADDIN ZOTERO_ITEM CSL_CITATION {"citationID":"bqcrufXG","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267159">
        <w:fldChar w:fldCharType="separate"/>
      </w:r>
      <w:r w:rsidR="00267159" w:rsidRPr="00267159">
        <w:rPr>
          <w:rFonts w:ascii="Calibri" w:hAnsi="Calibri" w:cs="Calibri"/>
          <w:szCs w:val="24"/>
        </w:rPr>
        <w:t>(</w:t>
      </w:r>
      <w:r w:rsidR="00267159" w:rsidRPr="00267159">
        <w:rPr>
          <w:rFonts w:ascii="Calibri" w:hAnsi="Calibri" w:cs="Calibri"/>
          <w:i/>
          <w:iCs/>
          <w:szCs w:val="24"/>
        </w:rPr>
        <w:t>Angular - Introduction to Angular Concepts</w:t>
      </w:r>
      <w:r w:rsidR="00267159" w:rsidRPr="00267159">
        <w:rPr>
          <w:rFonts w:ascii="Calibri" w:hAnsi="Calibri" w:cs="Calibri"/>
          <w:szCs w:val="24"/>
        </w:rPr>
        <w:t>, n.d.)</w:t>
      </w:r>
      <w:r w:rsidR="00267159">
        <w:fldChar w:fldCharType="end"/>
      </w:r>
      <w:r>
        <w:t>. Whereas other frameworks struggle to do so.</w:t>
      </w:r>
    </w:p>
    <w:p w14:paraId="5F3D4422" w14:textId="192A2A46" w:rsidR="00C20813" w:rsidRDefault="00C20813" w:rsidP="00186046">
      <w:r>
        <w:t xml:space="preserve">The structure of Angular relies on components designed and organised through NgModules </w:t>
      </w:r>
      <w:r>
        <w:fldChar w:fldCharType="begin"/>
      </w:r>
      <w:r>
        <w:instrText xml:space="preserve"> ADDIN ZOTERO_ITEM CSL_CITATION {"citationID":"hL7cJU7q","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fldChar w:fldCharType="separate"/>
      </w:r>
      <w:r w:rsidRPr="00C20813">
        <w:rPr>
          <w:rFonts w:ascii="Calibri" w:hAnsi="Calibri" w:cs="Calibri"/>
          <w:szCs w:val="24"/>
        </w:rPr>
        <w:t>(</w:t>
      </w:r>
      <w:r w:rsidRPr="00C20813">
        <w:rPr>
          <w:rFonts w:ascii="Calibri" w:hAnsi="Calibri" w:cs="Calibri"/>
          <w:i/>
          <w:iCs/>
          <w:szCs w:val="24"/>
        </w:rPr>
        <w:t>Angular - Introduction to Angular Concepts</w:t>
      </w:r>
      <w:r w:rsidRPr="00C20813">
        <w:rPr>
          <w:rFonts w:ascii="Calibri" w:hAnsi="Calibri" w:cs="Calibri"/>
          <w:szCs w:val="24"/>
        </w:rPr>
        <w:t>, n.d.)</w:t>
      </w:r>
      <w:r>
        <w:fldChar w:fldCharType="end"/>
      </w:r>
      <w:r>
        <w:t xml:space="preserve">. </w:t>
      </w:r>
    </w:p>
    <w:p w14:paraId="1173FB08" w14:textId="4F9F3A76" w:rsidR="00C20813" w:rsidRDefault="00C20813" w:rsidP="00186046">
      <w:r>
        <w:t xml:space="preserve">The components of Angular uses Services, to bring specific login that are included directly to the component </w:t>
      </w:r>
      <w:r>
        <w:fldChar w:fldCharType="begin"/>
      </w:r>
      <w:r>
        <w:instrText xml:space="preserve"> ADDIN ZOTERO_ITEM CSL_CITATION {"citationID":"3BtJFNnw","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fldChar w:fldCharType="separate"/>
      </w:r>
      <w:r w:rsidRPr="00C20813">
        <w:rPr>
          <w:rFonts w:ascii="Calibri" w:hAnsi="Calibri" w:cs="Calibri"/>
          <w:szCs w:val="24"/>
        </w:rPr>
        <w:t>(</w:t>
      </w:r>
      <w:r w:rsidRPr="00C20813">
        <w:rPr>
          <w:rFonts w:ascii="Calibri" w:hAnsi="Calibri" w:cs="Calibri"/>
          <w:i/>
          <w:iCs/>
          <w:szCs w:val="24"/>
        </w:rPr>
        <w:t>Angular - Introduction to Angular Concepts</w:t>
      </w:r>
      <w:r w:rsidRPr="00C20813">
        <w:rPr>
          <w:rFonts w:ascii="Calibri" w:hAnsi="Calibri" w:cs="Calibri"/>
          <w:szCs w:val="24"/>
        </w:rPr>
        <w:t>, n.d.)</w:t>
      </w:r>
      <w:r>
        <w:fldChar w:fldCharType="end"/>
      </w:r>
      <w:r>
        <w:t xml:space="preserve">. </w:t>
      </w:r>
    </w:p>
    <w:p w14:paraId="2A92ADBE" w14:textId="03E50402" w:rsidR="001B02B7" w:rsidRDefault="001B02B7" w:rsidP="00186046">
      <w:r>
        <w:t>Angular has a neat way of sharing data across different components using Services. This is allowed through the use if dependency injection</w:t>
      </w:r>
      <w:r w:rsidR="00F04ACA">
        <w:t xml:space="preserve"> </w:t>
      </w:r>
      <w:r w:rsidR="00F04ACA">
        <w:fldChar w:fldCharType="begin"/>
      </w:r>
      <w:r w:rsidR="00F04ACA">
        <w:instrText xml:space="preserve"> ADDIN ZOTERO_ITEM CSL_CITATION {"citationID":"wdTEuwX5","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F04ACA">
        <w:fldChar w:fldCharType="separate"/>
      </w:r>
      <w:r w:rsidR="00F04ACA" w:rsidRPr="00F04ACA">
        <w:rPr>
          <w:rFonts w:ascii="Calibri" w:hAnsi="Calibri" w:cs="Calibri"/>
          <w:szCs w:val="24"/>
        </w:rPr>
        <w:t>(</w:t>
      </w:r>
      <w:r w:rsidR="00F04ACA" w:rsidRPr="00F04ACA">
        <w:rPr>
          <w:rFonts w:ascii="Calibri" w:hAnsi="Calibri" w:cs="Calibri"/>
          <w:i/>
          <w:iCs/>
          <w:szCs w:val="24"/>
        </w:rPr>
        <w:t>Angular - Introduction to Angular Concepts</w:t>
      </w:r>
      <w:r w:rsidR="00F04ACA" w:rsidRPr="00F04ACA">
        <w:rPr>
          <w:rFonts w:ascii="Calibri" w:hAnsi="Calibri" w:cs="Calibri"/>
          <w:szCs w:val="24"/>
        </w:rPr>
        <w:t>, n.d.)</w:t>
      </w:r>
      <w:r w:rsidR="00F04ACA">
        <w:fldChar w:fldCharType="end"/>
      </w:r>
      <w:r>
        <w:t xml:space="preserve">. </w:t>
      </w:r>
    </w:p>
    <w:p w14:paraId="4599E194" w14:textId="510D43D6" w:rsidR="001B02B7" w:rsidRPr="00186046" w:rsidRDefault="001B02B7" w:rsidP="00186046">
      <w:r>
        <w:t>With all these features together Angular has a unique approach to how a component-based web framework should work</w:t>
      </w:r>
      <w:r w:rsidR="00F04ACA">
        <w:t xml:space="preserve"> </w:t>
      </w:r>
      <w:r w:rsidR="00F04ACA">
        <w:fldChar w:fldCharType="begin"/>
      </w:r>
      <w:r w:rsidR="00F04ACA">
        <w:instrText xml:space="preserve"> ADDIN ZOTERO_ITEM CSL_CITATION {"citationID":"Ye8pBeoX","properties":{"formattedCitation":"({\\i{}Angular - Introduction to Angular Concepts}, n.d.)","plainCitation":"(Angular - Introduction to Angular Concepts, n.d.)","noteIndex":0},"citationItems":[{"id":1,"uris":["http://zotero.org/users/local/RfbU49rY/items/2YFRBCKP"],"uri":["http://zotero.org/users/local/RfbU49rY/items/2YFRBCKP"],"itemData":{"id":1,"type":"webpage","title":"Angular - Introduction to Angular concepts","URL":"https://angular.io/guide/architecture","accessed":{"date-parts":[["2021",5,16]]}}}],"schema":"https://github.com/citation-style-language/schema/raw/master/csl-citation.json"} </w:instrText>
      </w:r>
      <w:r w:rsidR="00F04ACA">
        <w:fldChar w:fldCharType="separate"/>
      </w:r>
      <w:r w:rsidR="00F04ACA" w:rsidRPr="00F04ACA">
        <w:rPr>
          <w:rFonts w:ascii="Calibri" w:hAnsi="Calibri" w:cs="Calibri"/>
          <w:szCs w:val="24"/>
        </w:rPr>
        <w:t>(</w:t>
      </w:r>
      <w:r w:rsidR="00F04ACA" w:rsidRPr="00F04ACA">
        <w:rPr>
          <w:rFonts w:ascii="Calibri" w:hAnsi="Calibri" w:cs="Calibri"/>
          <w:i/>
          <w:iCs/>
          <w:szCs w:val="24"/>
        </w:rPr>
        <w:t>Angular - Introduction to Angular Concepts</w:t>
      </w:r>
      <w:r w:rsidR="00F04ACA" w:rsidRPr="00F04ACA">
        <w:rPr>
          <w:rFonts w:ascii="Calibri" w:hAnsi="Calibri" w:cs="Calibri"/>
          <w:szCs w:val="24"/>
        </w:rPr>
        <w:t>, n.d.)</w:t>
      </w:r>
      <w:r w:rsidR="00F04ACA">
        <w:fldChar w:fldCharType="end"/>
      </w:r>
      <w:r>
        <w:t xml:space="preserve">. However, these rules are set in place to make the development rigid and </w:t>
      </w:r>
      <w:r w:rsidR="00F04ACA">
        <w:t>simpler</w:t>
      </w:r>
      <w:r>
        <w:t xml:space="preserve"> to use. </w:t>
      </w:r>
    </w:p>
    <w:p w14:paraId="54887327" w14:textId="11B68D9E" w:rsidR="001F0D08" w:rsidRDefault="001F0D08" w:rsidP="001F0D08"/>
    <w:p w14:paraId="4B73CA05" w14:textId="77777777" w:rsidR="00555D0E" w:rsidRDefault="00555D0E">
      <w:pPr>
        <w:rPr>
          <w:rFonts w:asciiTheme="majorHAnsi" w:eastAsiaTheme="majorEastAsia" w:hAnsiTheme="majorHAnsi" w:cstheme="majorBidi"/>
          <w:color w:val="2F5496" w:themeColor="accent1" w:themeShade="BF"/>
          <w:sz w:val="26"/>
          <w:szCs w:val="26"/>
        </w:rPr>
      </w:pPr>
      <w:bookmarkStart w:id="5" w:name="_Toc75551981"/>
      <w:r>
        <w:br w:type="page"/>
      </w:r>
    </w:p>
    <w:p w14:paraId="23638FD6" w14:textId="1BDEBFE1" w:rsidR="001F0D08" w:rsidRDefault="001F0D08" w:rsidP="001F0D08">
      <w:pPr>
        <w:pStyle w:val="Heading2"/>
      </w:pPr>
      <w:r>
        <w:lastRenderedPageBreak/>
        <w:t>How I implemented the web technology</w:t>
      </w:r>
      <w:bookmarkEnd w:id="5"/>
    </w:p>
    <w:p w14:paraId="154AA718" w14:textId="6BF90B46" w:rsidR="00A0563B" w:rsidRDefault="00A0563B" w:rsidP="00A0563B"/>
    <w:p w14:paraId="4C32682D" w14:textId="28C7E009" w:rsidR="00A0563B" w:rsidRDefault="00A0563B" w:rsidP="00A0563B">
      <w:r>
        <w:t xml:space="preserve">I implemented the web technology by installing node js on my desktop computer. Node js is a javascript engine that allows web frameworks to be written without dependencies on the web browsers. After the installation of Node js, I opened Visual Studio Code. Next, I installed angular cli using this command </w:t>
      </w:r>
      <w:r w:rsidRPr="00A0563B">
        <w:t>npm install -g @angular/cli</w:t>
      </w:r>
      <w:r>
        <w:t xml:space="preserve">. After installing Angular, I created a new Angular application. I did this by typing ng new CanGive – the app was named CanGive. In doing all of this I had successfully implemented the Angular web technology. </w:t>
      </w:r>
    </w:p>
    <w:p w14:paraId="16EA90F0" w14:textId="5C10C89C" w:rsidR="00D53D62" w:rsidRDefault="00D53D62" w:rsidP="00A0563B">
      <w:r>
        <w:t xml:space="preserve">The next step was to use the build components through the CLI, as Angular is a framework that consists of building blocks called components. Components are made up of a html file, </w:t>
      </w:r>
      <w:r w:rsidR="00754A94">
        <w:t>CSS</w:t>
      </w:r>
      <w:r>
        <w:t xml:space="preserve"> file and a Typescript file. </w:t>
      </w:r>
      <w:r w:rsidR="00700368">
        <w:t xml:space="preserve">I implemented my components in my web application by repopulating information into </w:t>
      </w:r>
      <w:r w:rsidR="00625C8F">
        <w:t>this file</w:t>
      </w:r>
      <w:r w:rsidR="00700368">
        <w:t xml:space="preserve"> accordingly. </w:t>
      </w:r>
    </w:p>
    <w:p w14:paraId="4B836A32" w14:textId="4ADC9C22" w:rsidR="00625C8F" w:rsidRDefault="00625C8F" w:rsidP="00A0563B">
      <w:r>
        <w:t xml:space="preserve">Since Angular is a Single Page Application framework and is based upon the MVC pattern (model, view controller), I had to install and import Router and other features </w:t>
      </w:r>
      <w:r w:rsidR="00E20064">
        <w:t>to</w:t>
      </w:r>
      <w:r>
        <w:t xml:space="preserve"> properly implement a single page application. </w:t>
      </w:r>
      <w:r w:rsidR="000F655E">
        <w:t xml:space="preserve">By implementing the Router, the framework was able to render different components/views depending on what component the user wants to see. </w:t>
      </w:r>
    </w:p>
    <w:p w14:paraId="0C5EADDB" w14:textId="6B2CC6E5" w:rsidR="00205F93" w:rsidRDefault="00285EEA" w:rsidP="00A0563B">
      <w:r>
        <w:t xml:space="preserve">Services also played an important role in the development of my Angular website. Angular Typescript supports dependency </w:t>
      </w:r>
      <w:r w:rsidR="00D11814">
        <w:t>injections;</w:t>
      </w:r>
      <w:r>
        <w:t xml:space="preserve"> thus I was able to inject services into the constructor of my chosen components, making it easy to access and pass data through the service and components. </w:t>
      </w:r>
    </w:p>
    <w:p w14:paraId="52F6DB7F" w14:textId="44D63181" w:rsidR="002F1A8F" w:rsidRPr="00A0563B" w:rsidRDefault="002F1A8F" w:rsidP="00A0563B">
      <w:r>
        <w:t xml:space="preserve">With all these features and </w:t>
      </w:r>
      <w:r w:rsidR="00D11814">
        <w:t>tools,</w:t>
      </w:r>
      <w:r>
        <w:t xml:space="preserve"> I was able to fully implement </w:t>
      </w:r>
      <w:r w:rsidR="00AD354B">
        <w:t xml:space="preserve">Angular and build a client side application. </w:t>
      </w:r>
      <w:r>
        <w:t xml:space="preserve"> </w:t>
      </w:r>
    </w:p>
    <w:p w14:paraId="2854442F" w14:textId="43C87D7D" w:rsidR="001F0D08" w:rsidRDefault="001F0D08" w:rsidP="001F0D08"/>
    <w:p w14:paraId="61A1E72E" w14:textId="77777777" w:rsidR="00555D0E" w:rsidRDefault="00555D0E">
      <w:pPr>
        <w:rPr>
          <w:rFonts w:asciiTheme="majorHAnsi" w:eastAsiaTheme="majorEastAsia" w:hAnsiTheme="majorHAnsi" w:cstheme="majorBidi"/>
          <w:color w:val="2F5496" w:themeColor="accent1" w:themeShade="BF"/>
          <w:sz w:val="26"/>
          <w:szCs w:val="26"/>
        </w:rPr>
      </w:pPr>
      <w:bookmarkStart w:id="6" w:name="_Toc75551982"/>
      <w:r>
        <w:br w:type="page"/>
      </w:r>
    </w:p>
    <w:p w14:paraId="7D830A02" w14:textId="3419ECE5" w:rsidR="001F0D08" w:rsidRDefault="001F0D08" w:rsidP="001F0D08">
      <w:pPr>
        <w:pStyle w:val="Heading2"/>
      </w:pPr>
      <w:r>
        <w:lastRenderedPageBreak/>
        <w:t>Problems I have faced.</w:t>
      </w:r>
      <w:bookmarkEnd w:id="6"/>
    </w:p>
    <w:p w14:paraId="02CD4B53" w14:textId="3CD2B3E6" w:rsidR="00CC4AFD" w:rsidRDefault="00CC4AFD" w:rsidP="00CC4AFD">
      <w:r>
        <w:t xml:space="preserve">There were many problems I had faced and overcome through lots of trial and error. </w:t>
      </w:r>
    </w:p>
    <w:p w14:paraId="7A4C5864" w14:textId="5BAF5E02" w:rsidR="00CC4AFD" w:rsidRDefault="00CC4AFD" w:rsidP="00CC4AFD">
      <w:r>
        <w:t xml:space="preserve">A simple problem I had to begin with, was how to add images to the website. I spent a while figuring out why my image </w:t>
      </w:r>
      <w:r w:rsidR="00B71F06">
        <w:t>will not</w:t>
      </w:r>
      <w:r>
        <w:t xml:space="preserve"> work or display. However, after research I was able to conclude that the images are best put into the public folder, </w:t>
      </w:r>
      <w:r w:rsidR="00B71F06">
        <w:t>where</w:t>
      </w:r>
      <w:r>
        <w:t xml:space="preserve"> assets and images are easily accessible through the Angular application. </w:t>
      </w:r>
    </w:p>
    <w:p w14:paraId="71B646DE" w14:textId="17CA092A" w:rsidR="00644AD4" w:rsidRDefault="00644AD4" w:rsidP="00CC4AFD">
      <w:r>
        <w:t xml:space="preserve">Another problem I had to solve was how to move information from the Angular forms to the API. I had initially created a login component, however I wanted to recreate a similar component for the purchasing of a token. In the API mixed the component information variables from the login component with the names of the token component variables, </w:t>
      </w:r>
      <w:r w:rsidR="00D75E6B">
        <w:t>therefore</w:t>
      </w:r>
      <w:r>
        <w:t xml:space="preserve"> the information </w:t>
      </w:r>
      <w:r w:rsidR="00D75E6B">
        <w:t>was not</w:t>
      </w:r>
      <w:r>
        <w:t xml:space="preserve"> correctly passed to the API from the service. </w:t>
      </w:r>
    </w:p>
    <w:p w14:paraId="51CA96A2" w14:textId="70D64D27" w:rsidR="00C93C8A" w:rsidRDefault="00C93C8A" w:rsidP="00CC4AFD">
      <w:r>
        <w:t>A skill I wanted to learn was how to find a way to</w:t>
      </w:r>
      <w:r w:rsidR="00D75E6B">
        <w:t xml:space="preserve"> store temporary data of the </w:t>
      </w:r>
      <w:r w:rsidR="004076F4">
        <w:t xml:space="preserve">current user logged into the website. After many trials and failures in </w:t>
      </w:r>
      <w:r w:rsidR="001468A7">
        <w:t>trying</w:t>
      </w:r>
      <w:r w:rsidR="004076F4">
        <w:t xml:space="preserve"> to implement this feature on my own, I had to get help from the tutor to show me some direction. The tutor taught how there is a get and set method that stores temporary data when the login API returns the users information once the login was successful. </w:t>
      </w:r>
      <w:r w:rsidR="001468A7">
        <w:t xml:space="preserve">Once I had solved this problem, it was really relieving as it meant that I could store temporary data to enable more dynamic and relevant content for the user types. </w:t>
      </w:r>
    </w:p>
    <w:p w14:paraId="207DE52B" w14:textId="0C93692C" w:rsidR="001008B4" w:rsidRPr="00CC4AFD" w:rsidRDefault="0058597A" w:rsidP="00CC4AFD">
      <w:r>
        <w:t xml:space="preserve">Another problem I faced, was creating the routes for the website. </w:t>
      </w:r>
      <w:r w:rsidR="00EC2620">
        <w:t xml:space="preserve">Initially I had created the routes paths and installed Angular-router and the necessary packages, however, when implemented a navbar in the root app component the routes were not working. I then discovered that the problem was that I </w:t>
      </w:r>
      <w:r w:rsidR="001008B4">
        <w:t>did not</w:t>
      </w:r>
      <w:r w:rsidR="00EC2620">
        <w:t xml:space="preserve"> incorporate</w:t>
      </w:r>
      <w:r w:rsidR="0014421B">
        <w:t xml:space="preserve"> router-outlet tag in the app component which is essential for routing in Angular. </w:t>
      </w:r>
    </w:p>
    <w:p w14:paraId="14AB099F" w14:textId="009CCF50" w:rsidR="001F0D08" w:rsidRDefault="001F0D08" w:rsidP="001F0D08"/>
    <w:p w14:paraId="6908ADEF" w14:textId="77777777" w:rsidR="00555D0E" w:rsidRDefault="00555D0E">
      <w:pPr>
        <w:rPr>
          <w:rFonts w:asciiTheme="majorHAnsi" w:eastAsiaTheme="majorEastAsia" w:hAnsiTheme="majorHAnsi" w:cstheme="majorBidi"/>
          <w:color w:val="2F5496" w:themeColor="accent1" w:themeShade="BF"/>
          <w:sz w:val="26"/>
          <w:szCs w:val="26"/>
        </w:rPr>
      </w:pPr>
      <w:bookmarkStart w:id="7" w:name="_Toc75551983"/>
      <w:r>
        <w:br w:type="page"/>
      </w:r>
    </w:p>
    <w:p w14:paraId="1AC9EC88" w14:textId="1B2EAF52" w:rsidR="001F0D08" w:rsidRDefault="001F0D08" w:rsidP="001F0D08">
      <w:pPr>
        <w:pStyle w:val="Heading2"/>
      </w:pPr>
      <w:r>
        <w:lastRenderedPageBreak/>
        <w:t xml:space="preserve">Describe the future of </w:t>
      </w:r>
      <w:r w:rsidR="00C43425">
        <w:t xml:space="preserve">Angular web </w:t>
      </w:r>
      <w:r w:rsidR="00A92F71">
        <w:t>framework.</w:t>
      </w:r>
      <w:bookmarkEnd w:id="7"/>
    </w:p>
    <w:p w14:paraId="49BA21EF" w14:textId="300B385B" w:rsidR="001F0D08" w:rsidRDefault="001F0D08" w:rsidP="001F0D08"/>
    <w:p w14:paraId="397DD652" w14:textId="1538D672" w:rsidR="001008B4" w:rsidRDefault="00A16B1F" w:rsidP="001F0D08">
      <w:r>
        <w:t xml:space="preserve">Angular </w:t>
      </w:r>
      <w:r w:rsidR="00A92F71">
        <w:t>is a mature framework compared to other newer frameworks that have come into the scene over the pa</w:t>
      </w:r>
      <w:r w:rsidR="00A40335">
        <w:t>st decade</w:t>
      </w:r>
      <w:r w:rsidR="007624BD">
        <w:t xml:space="preserve"> </w:t>
      </w:r>
      <w:r w:rsidR="007624BD">
        <w:fldChar w:fldCharType="begin"/>
      </w:r>
      <w:r w:rsidR="007624BD">
        <w:instrText xml:space="preserve"> ADDIN ZOTERO_ITEM CSL_CITATION {"citationID":"UYY4rYxS","properties":{"formattedCitation":"({\\i{}Angular}, n.d.)","plainCitation":"(Angular, n.d.)","noteIndex":0},"citationItems":[{"id":29,"uris":["http://zotero.org/users/local/RfbU49rY/items/F6PPH2YX"],"uri":["http://zotero.org/users/local/RfbU49rY/items/F6PPH2YX"],"itemData":{"id":29,"type":"webpage","title":"Angular","URL":"https://angular.io/","accessed":{"date-parts":[["2021",6,5]]}}}],"schema":"https://github.com/citation-style-language/schema/raw/master/csl-citation.json"} </w:instrText>
      </w:r>
      <w:r w:rsidR="007624BD">
        <w:fldChar w:fldCharType="separate"/>
      </w:r>
      <w:r w:rsidR="007624BD" w:rsidRPr="007624BD">
        <w:rPr>
          <w:rFonts w:ascii="Calibri" w:hAnsi="Calibri" w:cs="Calibri"/>
          <w:szCs w:val="24"/>
        </w:rPr>
        <w:t>(</w:t>
      </w:r>
      <w:r w:rsidR="007624BD" w:rsidRPr="007624BD">
        <w:rPr>
          <w:rFonts w:ascii="Calibri" w:hAnsi="Calibri" w:cs="Calibri"/>
          <w:i/>
          <w:iCs/>
          <w:szCs w:val="24"/>
        </w:rPr>
        <w:t>Angular</w:t>
      </w:r>
      <w:r w:rsidR="007624BD" w:rsidRPr="007624BD">
        <w:rPr>
          <w:rFonts w:ascii="Calibri" w:hAnsi="Calibri" w:cs="Calibri"/>
          <w:szCs w:val="24"/>
        </w:rPr>
        <w:t>, n.d.)</w:t>
      </w:r>
      <w:r w:rsidR="007624BD">
        <w:fldChar w:fldCharType="end"/>
      </w:r>
      <w:r w:rsidR="00A40335">
        <w:t xml:space="preserve">. </w:t>
      </w:r>
      <w:r w:rsidR="00173584">
        <w:t xml:space="preserve">The future of Angular looks bright and exciting. </w:t>
      </w:r>
      <w:r w:rsidR="00694D6A">
        <w:t>Whilst adopting</w:t>
      </w:r>
      <w:r w:rsidR="003524B3">
        <w:t xml:space="preserve"> Typescript</w:t>
      </w:r>
      <w:r w:rsidR="00694D6A">
        <w:t>,</w:t>
      </w:r>
      <w:r w:rsidR="003524B3">
        <w:t xml:space="preserve"> Angular </w:t>
      </w:r>
      <w:r w:rsidR="00405E19">
        <w:t>striv</w:t>
      </w:r>
      <w:r w:rsidR="00694D6A">
        <w:t>es</w:t>
      </w:r>
      <w:r w:rsidR="00405E19">
        <w:t xml:space="preserve"> to bring better coding and scripting experience for developers</w:t>
      </w:r>
      <w:r w:rsidR="004304E3">
        <w:t xml:space="preserve"> </w:t>
      </w:r>
      <w:r w:rsidR="004304E3">
        <w:fldChar w:fldCharType="begin"/>
      </w:r>
      <w:r w:rsidR="004304E3">
        <w:instrText xml:space="preserve"> ADDIN ZOTERO_ITEM CSL_CITATION {"citationID":"k5VxntEP","properties":{"formattedCitation":"(Sebek, 2021)","plainCitation":"(Sebek, 2021)","noteIndex":0},"citationItems":[{"id":113,"uris":["http://zotero.org/users/local/RfbU49rY/items/TE49LE5R"],"uri":["http://zotero.org/users/local/RfbU49rY/items/TE49LE5R"],"itemData":{"id":113,"type":"webpage","abstract":"What’s Ahead for Angular 12","container-title":"Medium","language":"en","title":"The Future of Angular 12 and Beyond","URL":"https://michelle-sebek.medium.com/the-future-of-angular-12-and-beyond-524e0d38dc64","author":[{"family":"Sebek","given":"Michelle"}],"accessed":{"date-parts":[["2021",6,24]]},"issued":{"date-parts":[["2021",5,13]]}}}],"schema":"https://github.com/citation-style-language/schema/raw/master/csl-citation.json"} </w:instrText>
      </w:r>
      <w:r w:rsidR="004304E3">
        <w:fldChar w:fldCharType="separate"/>
      </w:r>
      <w:r w:rsidR="004304E3" w:rsidRPr="004304E3">
        <w:rPr>
          <w:rFonts w:ascii="Calibri" w:hAnsi="Calibri" w:cs="Calibri"/>
        </w:rPr>
        <w:t>(Sebek, 2021)</w:t>
      </w:r>
      <w:r w:rsidR="004304E3">
        <w:fldChar w:fldCharType="end"/>
      </w:r>
      <w:r w:rsidR="00405E19">
        <w:t xml:space="preserve">. </w:t>
      </w:r>
      <w:r w:rsidR="0067747F">
        <w:t xml:space="preserve">There are new updates coming to Angular this year that hopes to incorporate stricter type checking </w:t>
      </w:r>
      <w:r w:rsidR="00BF5322">
        <w:t xml:space="preserve">for Reactive forms. </w:t>
      </w:r>
      <w:r w:rsidR="00CD55C7">
        <w:t xml:space="preserve">In doing this the Angular application </w:t>
      </w:r>
      <w:r w:rsidR="00864A6E">
        <w:t xml:space="preserve">allows for better </w:t>
      </w:r>
      <w:r w:rsidR="00C55A34">
        <w:t>bug detection and live errors</w:t>
      </w:r>
      <w:r w:rsidR="004304E3">
        <w:t xml:space="preserve"> </w:t>
      </w:r>
      <w:r w:rsidR="004304E3">
        <w:fldChar w:fldCharType="begin"/>
      </w:r>
      <w:r w:rsidR="004304E3">
        <w:instrText xml:space="preserve"> ADDIN ZOTERO_ITEM CSL_CITATION {"citationID":"8OZMzSpG","properties":{"formattedCitation":"(Sebek, 2021)","plainCitation":"(Sebek, 2021)","noteIndex":0},"citationItems":[{"id":113,"uris":["http://zotero.org/users/local/RfbU49rY/items/TE49LE5R"],"uri":["http://zotero.org/users/local/RfbU49rY/items/TE49LE5R"],"itemData":{"id":113,"type":"webpage","abstract":"What’s Ahead for Angular 12","container-title":"Medium","language":"en","title":"The Future of Angular 12 and Beyond","URL":"https://michelle-sebek.medium.com/the-future-of-angular-12-and-beyond-524e0d38dc64","author":[{"family":"Sebek","given":"Michelle"}],"accessed":{"date-parts":[["2021",6,24]]},"issued":{"date-parts":[["2021",5,13]]}}}],"schema":"https://github.com/citation-style-language/schema/raw/master/csl-citation.json"} </w:instrText>
      </w:r>
      <w:r w:rsidR="004304E3">
        <w:fldChar w:fldCharType="separate"/>
      </w:r>
      <w:r w:rsidR="004304E3" w:rsidRPr="004304E3">
        <w:rPr>
          <w:rFonts w:ascii="Calibri" w:hAnsi="Calibri" w:cs="Calibri"/>
        </w:rPr>
        <w:t>(Sebek, 2021)</w:t>
      </w:r>
      <w:r w:rsidR="004304E3">
        <w:fldChar w:fldCharType="end"/>
      </w:r>
      <w:r w:rsidR="00C55A34">
        <w:t xml:space="preserve">. </w:t>
      </w:r>
    </w:p>
    <w:p w14:paraId="1E462FD5" w14:textId="5AF18052" w:rsidR="008A71B5" w:rsidRDefault="008A71B5" w:rsidP="001F0D08">
      <w:r>
        <w:t>Angular is pushing the design and simplicity of its framework, therefore Angular will be making Zone.js optional. In return the Angular framework will</w:t>
      </w:r>
      <w:r w:rsidR="00090D3F">
        <w:t xml:space="preserve"> smaller in size and improves debugging</w:t>
      </w:r>
      <w:r w:rsidR="00A13CD1">
        <w:t xml:space="preserve"> </w:t>
      </w:r>
      <w:r w:rsidR="00A13CD1">
        <w:fldChar w:fldCharType="begin"/>
      </w:r>
      <w:r w:rsidR="00A13CD1">
        <w:instrText xml:space="preserve"> ADDIN ZOTERO_ITEM CSL_CITATION {"citationID":"GBHfELn0","properties":{"formattedCitation":"(Sebek, 2021)","plainCitation":"(Sebek, 2021)","noteIndex":0},"citationItems":[{"id":113,"uris":["http://zotero.org/users/local/RfbU49rY/items/TE49LE5R"],"uri":["http://zotero.org/users/local/RfbU49rY/items/TE49LE5R"],"itemData":{"id":113,"type":"webpage","abstract":"What’s Ahead for Angular 12","container-title":"Medium","language":"en","title":"The Future of Angular 12 and Beyond","URL":"https://michelle-sebek.medium.com/the-future-of-angular-12-and-beyond-524e0d38dc64","author":[{"family":"Sebek","given":"Michelle"}],"accessed":{"date-parts":[["2021",6,24]]},"issued":{"date-parts":[["2021",5,13]]}}}],"schema":"https://github.com/citation-style-language/schema/raw/master/csl-citation.json"} </w:instrText>
      </w:r>
      <w:r w:rsidR="00A13CD1">
        <w:fldChar w:fldCharType="separate"/>
      </w:r>
      <w:r w:rsidR="00A13CD1" w:rsidRPr="00A13CD1">
        <w:rPr>
          <w:rFonts w:ascii="Calibri" w:hAnsi="Calibri" w:cs="Calibri"/>
        </w:rPr>
        <w:t>(Sebek, 2021)</w:t>
      </w:r>
      <w:r w:rsidR="00A13CD1">
        <w:fldChar w:fldCharType="end"/>
      </w:r>
      <w:r w:rsidR="00090D3F">
        <w:t xml:space="preserve">. </w:t>
      </w:r>
    </w:p>
    <w:p w14:paraId="48FD50B0" w14:textId="490FB13E" w:rsidR="00867B76" w:rsidRDefault="003F31E8" w:rsidP="001F0D08">
      <w:r>
        <w:t xml:space="preserve">From my research around Angular, as I analysed their pros, cons, and differences between other frameworks. I am glad to say that Angular </w:t>
      </w:r>
      <w:r w:rsidR="00632755">
        <w:t>continues</w:t>
      </w:r>
      <w:r>
        <w:t xml:space="preserve"> to be a popular and in demand framework for modern web developers</w:t>
      </w:r>
      <w:r w:rsidR="00A13CD1">
        <w:t xml:space="preserve"> </w:t>
      </w:r>
      <w:r w:rsidR="00A13CD1">
        <w:fldChar w:fldCharType="begin"/>
      </w:r>
      <w:r w:rsidR="00A13CD1">
        <w:instrText xml:space="preserve"> ADDIN ZOTERO_ITEM CSL_CITATION {"citationID":"oR5Z6MI2","properties":{"formattedCitation":"({\\i{}Is Angular Dying Because of React?}, n.d.)","plainCitation":"(Is Angular Dying Because of React?, n.d.)","noteIndex":0},"citationItems":[{"id":123,"uris":["http://zotero.org/users/local/RfbU49rY/items/P2E5MSPN"],"uri":["http://zotero.org/users/local/RfbU49rY/items/P2E5MSPN"],"itemData":{"id":123,"type":"webpage","title":"Is Angular dying because of React?","URL":"https://www.dottedsquirrel.com/is-angular-dying-because-of-react/","accessed":{"date-parts":[["2021",6,25]]}}}],"schema":"https://github.com/citation-style-language/schema/raw/master/csl-citation.json"} </w:instrText>
      </w:r>
      <w:r w:rsidR="00A13CD1">
        <w:fldChar w:fldCharType="separate"/>
      </w:r>
      <w:r w:rsidR="00A13CD1" w:rsidRPr="00A13CD1">
        <w:rPr>
          <w:rFonts w:ascii="Calibri" w:hAnsi="Calibri" w:cs="Calibri"/>
          <w:szCs w:val="24"/>
        </w:rPr>
        <w:t>(</w:t>
      </w:r>
      <w:r w:rsidR="00A13CD1" w:rsidRPr="00A13CD1">
        <w:rPr>
          <w:rFonts w:ascii="Calibri" w:hAnsi="Calibri" w:cs="Calibri"/>
          <w:i/>
          <w:iCs/>
          <w:szCs w:val="24"/>
        </w:rPr>
        <w:t>Is Angular Dying Because of React?</w:t>
      </w:r>
      <w:r w:rsidR="00A13CD1" w:rsidRPr="00A13CD1">
        <w:rPr>
          <w:rFonts w:ascii="Calibri" w:hAnsi="Calibri" w:cs="Calibri"/>
          <w:szCs w:val="24"/>
        </w:rPr>
        <w:t>, n.d.)</w:t>
      </w:r>
      <w:r w:rsidR="00A13CD1">
        <w:fldChar w:fldCharType="end"/>
      </w:r>
      <w:r>
        <w:t xml:space="preserve">. </w:t>
      </w:r>
      <w:r w:rsidR="00867B76">
        <w:t xml:space="preserve">I </w:t>
      </w:r>
      <w:r w:rsidR="00E20C56">
        <w:t>foresee</w:t>
      </w:r>
      <w:r w:rsidR="00867B76">
        <w:t xml:space="preserve"> Angular to continue building upon </w:t>
      </w:r>
      <w:r w:rsidR="00E20C56">
        <w:t>its</w:t>
      </w:r>
      <w:r w:rsidR="00867B76">
        <w:t xml:space="preserve"> framework, making it more friendly, </w:t>
      </w:r>
      <w:r w:rsidR="00E20C56">
        <w:t>powerful,</w:t>
      </w:r>
      <w:r w:rsidR="00867B76">
        <w:t xml:space="preserve"> and simpler for Angular developers. </w:t>
      </w:r>
    </w:p>
    <w:p w14:paraId="6FAEB7B0" w14:textId="58CF79A9" w:rsidR="005A576D" w:rsidRDefault="00E20C56" w:rsidP="001F0D08">
      <w:r>
        <w:t>For the impact of internet users and developers Angular is known to be the most powerful and scalable framework out there</w:t>
      </w:r>
      <w:r w:rsidR="002740F8">
        <w:t xml:space="preserve"> </w:t>
      </w:r>
      <w:r w:rsidR="002740F8">
        <w:fldChar w:fldCharType="begin"/>
      </w:r>
      <w:r w:rsidR="002740F8">
        <w:instrText xml:space="preserve"> ADDIN ZOTERO_ITEM CSL_CITATION {"citationID":"TuPLRNKS","properties":{"formattedCitation":"({\\i{}8 Reasons Why You Need Angular Today | Grazitti Interactive}, n.d.)","plainCitation":"(8 Reasons Why You Need Angular Today | Grazitti Interactive, n.d.)","noteIndex":0},"citationItems":[{"id":117,"uris":["http://zotero.org/users/local/RfbU49rY/items/NFKKYETJ"],"uri":["http://zotero.org/users/local/RfbU49rY/items/NFKKYETJ"],"itemData":{"id":117,"type":"webpage","title":"8 Reasons Why You Need Angular Today | Grazitti Interactive","URL":"https://www.grazitti.com/blog/8-proven-reasons-you-need-angular-for-your-next-development-project/","accessed":{"date-parts":[["2021",6,25]]}}}],"schema":"https://github.com/citation-style-language/schema/raw/master/csl-citation.json"} </w:instrText>
      </w:r>
      <w:r w:rsidR="002740F8">
        <w:fldChar w:fldCharType="separate"/>
      </w:r>
      <w:r w:rsidR="002740F8" w:rsidRPr="002740F8">
        <w:rPr>
          <w:rFonts w:ascii="Calibri" w:hAnsi="Calibri" w:cs="Calibri"/>
          <w:szCs w:val="24"/>
        </w:rPr>
        <w:t>(</w:t>
      </w:r>
      <w:r w:rsidR="002740F8" w:rsidRPr="002740F8">
        <w:rPr>
          <w:rFonts w:ascii="Calibri" w:hAnsi="Calibri" w:cs="Calibri"/>
          <w:i/>
          <w:iCs/>
          <w:szCs w:val="24"/>
        </w:rPr>
        <w:t>8 Reasons Why You Need Angular Today | Grazitti Interactive</w:t>
      </w:r>
      <w:r w:rsidR="002740F8" w:rsidRPr="002740F8">
        <w:rPr>
          <w:rFonts w:ascii="Calibri" w:hAnsi="Calibri" w:cs="Calibri"/>
          <w:szCs w:val="24"/>
        </w:rPr>
        <w:t>, n.d.)</w:t>
      </w:r>
      <w:r w:rsidR="002740F8">
        <w:fldChar w:fldCharType="end"/>
      </w:r>
      <w:r>
        <w:t xml:space="preserve">. Therefore, Angular has a place in future business and applications that allow for large scalability and popular use of internet users. Compared to React and Vue, Angular can scale and have a larger scope when developers want the comfort of knowing that the application is </w:t>
      </w:r>
      <w:r w:rsidR="00B75B92">
        <w:t>future proof</w:t>
      </w:r>
      <w:r w:rsidR="00E71353">
        <w:t xml:space="preserve"> </w:t>
      </w:r>
      <w:r w:rsidR="00E71353">
        <w:fldChar w:fldCharType="begin"/>
      </w:r>
      <w:r w:rsidR="00E71353">
        <w:instrText xml:space="preserve"> ADDIN ZOTERO_ITEM CSL_CITATION {"citationID":"KHWdZfAP","properties":{"formattedCitation":"({\\i{}8 Proven Reasons You Need Angular for Your Next Development Project}, n.d.)","plainCitation":"(8 Proven Reasons You Need Angular for Your Next Development Project, n.d.)","noteIndex":0},"citationItems":[{"id":125,"uris":["http://zotero.org/users/local/RfbU49rY/items/234A2NGM"],"uri":["http://zotero.org/users/local/RfbU49rY/items/234A2NGM"],"itemData":{"id":125,"type":"webpage","abstract":"Unlike other development frameworks, you don't need third-party libraries with Angular to build dynamic applications. In this blog post, we have listed several other reasons why you need Angular for your next development project, including LTS by Google and code consistency.","container-title":"Grazitti Interactive","language":"en","title":"8 Proven Reasons You Need Angular for Your Next Development Project","URL":"https://www.grazitti.com/blog/8-proven-reasons-you-need-angular-for-your-next-development-project","accessed":{"date-parts":[["2021",6,25]]}}}],"schema":"https://github.com/citation-style-language/schema/raw/master/csl-citation.json"} </w:instrText>
      </w:r>
      <w:r w:rsidR="00E71353">
        <w:fldChar w:fldCharType="separate"/>
      </w:r>
      <w:r w:rsidR="00E71353" w:rsidRPr="00E71353">
        <w:rPr>
          <w:rFonts w:ascii="Calibri" w:hAnsi="Calibri" w:cs="Calibri"/>
          <w:szCs w:val="24"/>
        </w:rPr>
        <w:t>(</w:t>
      </w:r>
      <w:r w:rsidR="00E71353" w:rsidRPr="00E71353">
        <w:rPr>
          <w:rFonts w:ascii="Calibri" w:hAnsi="Calibri" w:cs="Calibri"/>
          <w:i/>
          <w:iCs/>
          <w:szCs w:val="24"/>
        </w:rPr>
        <w:t>8 Proven Reasons You Need Angular for Your Next Development Project</w:t>
      </w:r>
      <w:r w:rsidR="00E71353" w:rsidRPr="00E71353">
        <w:rPr>
          <w:rFonts w:ascii="Calibri" w:hAnsi="Calibri" w:cs="Calibri"/>
          <w:szCs w:val="24"/>
        </w:rPr>
        <w:t>, n.d.)</w:t>
      </w:r>
      <w:r w:rsidR="00E71353">
        <w:fldChar w:fldCharType="end"/>
      </w:r>
      <w:r>
        <w:t xml:space="preserve">. </w:t>
      </w:r>
      <w:r w:rsidR="00BF4F76">
        <w:t xml:space="preserve">This also means that </w:t>
      </w:r>
      <w:r w:rsidR="00561816">
        <w:t>future</w:t>
      </w:r>
      <w:r w:rsidR="00BF4F76">
        <w:t xml:space="preserve"> users of the Angular framework can have a great user experience as Angular is able to bring power and speed no matter the size of the application. </w:t>
      </w:r>
    </w:p>
    <w:p w14:paraId="2D3EB2A6" w14:textId="497E5721" w:rsidR="00E20C56" w:rsidRDefault="005A576D" w:rsidP="001F0D08">
      <w:r>
        <w:t xml:space="preserve">Angular will continue to be a popular framework, and will continue to do things </w:t>
      </w:r>
      <w:r w:rsidR="00561816">
        <w:t>its</w:t>
      </w:r>
      <w:r>
        <w:t xml:space="preserve"> own ways, which will have an impact of developers of Angular.</w:t>
      </w:r>
      <w:r w:rsidR="008102B8">
        <w:t xml:space="preserve"> Single Page Applications are becoming more popular and hasn’t reached </w:t>
      </w:r>
      <w:r w:rsidR="00E71353">
        <w:t>its</w:t>
      </w:r>
      <w:r w:rsidR="008102B8">
        <w:t xml:space="preserve"> peak in the internet world. </w:t>
      </w:r>
    </w:p>
    <w:p w14:paraId="6483B11F" w14:textId="77777777" w:rsidR="001008B4" w:rsidRDefault="001008B4" w:rsidP="001F0D08"/>
    <w:p w14:paraId="2BB7D2F8" w14:textId="77777777" w:rsidR="00555D0E" w:rsidRDefault="00555D0E">
      <w:pPr>
        <w:rPr>
          <w:rFonts w:asciiTheme="majorHAnsi" w:eastAsiaTheme="majorEastAsia" w:hAnsiTheme="majorHAnsi" w:cstheme="majorBidi"/>
          <w:color w:val="2F5496" w:themeColor="accent1" w:themeShade="BF"/>
          <w:sz w:val="32"/>
          <w:szCs w:val="32"/>
        </w:rPr>
      </w:pPr>
      <w:bookmarkStart w:id="8" w:name="_Toc75551984"/>
      <w:r>
        <w:br w:type="page"/>
      </w:r>
    </w:p>
    <w:p w14:paraId="04E35251" w14:textId="0D059F2A" w:rsidR="001F0D08" w:rsidRDefault="00585155" w:rsidP="00585155">
      <w:pPr>
        <w:pStyle w:val="Heading1"/>
      </w:pPr>
      <w:r>
        <w:lastRenderedPageBreak/>
        <w:t>References</w:t>
      </w:r>
      <w:bookmarkEnd w:id="8"/>
    </w:p>
    <w:p w14:paraId="59D5C575" w14:textId="6F21B69F" w:rsidR="00391B5D" w:rsidRDefault="00391B5D" w:rsidP="00391B5D"/>
    <w:p w14:paraId="7A894FB6" w14:textId="77777777" w:rsidR="00F04ACA" w:rsidRPr="00F04ACA" w:rsidRDefault="00E71353" w:rsidP="00F04ACA">
      <w:pPr>
        <w:pStyle w:val="Bibliography"/>
        <w:rPr>
          <w:rFonts w:ascii="Calibri" w:hAnsi="Calibri" w:cs="Calibri"/>
        </w:rPr>
      </w:pPr>
      <w:r>
        <w:fldChar w:fldCharType="begin"/>
      </w:r>
      <w:r>
        <w:instrText xml:space="preserve"> ADDIN ZOTERO_BIBL {"uncited":[],"omitted":[],"custom":[]} CSL_BIBLIOGRAPHY </w:instrText>
      </w:r>
      <w:r>
        <w:fldChar w:fldCharType="separate"/>
      </w:r>
      <w:r w:rsidR="00F04ACA" w:rsidRPr="00F04ACA">
        <w:rPr>
          <w:rFonts w:ascii="Calibri" w:hAnsi="Calibri" w:cs="Calibri"/>
          <w:i/>
          <w:iCs/>
        </w:rPr>
        <w:t>8 Proven Reasons You Need Angular for Your Next Development Project</w:t>
      </w:r>
      <w:r w:rsidR="00F04ACA" w:rsidRPr="00F04ACA">
        <w:rPr>
          <w:rFonts w:ascii="Calibri" w:hAnsi="Calibri" w:cs="Calibri"/>
        </w:rPr>
        <w:t>. (n.d.). Grazitti Interactive. Retrieved June 25, 2021, from https://www.grazitti.com/blog/8-proven-reasons-you-need-angular-for-your-next-development-project</w:t>
      </w:r>
    </w:p>
    <w:p w14:paraId="00C3EB2A" w14:textId="77777777" w:rsidR="00F04ACA" w:rsidRPr="00F04ACA" w:rsidRDefault="00F04ACA" w:rsidP="00F04ACA">
      <w:pPr>
        <w:pStyle w:val="Bibliography"/>
        <w:rPr>
          <w:rFonts w:ascii="Calibri" w:hAnsi="Calibri" w:cs="Calibri"/>
        </w:rPr>
      </w:pPr>
      <w:r w:rsidRPr="00F04ACA">
        <w:rPr>
          <w:rFonts w:ascii="Calibri" w:hAnsi="Calibri" w:cs="Calibri"/>
          <w:i/>
          <w:iCs/>
        </w:rPr>
        <w:t>8 Reasons Why You Need Angular Today | Grazitti Interactive</w:t>
      </w:r>
      <w:r w:rsidRPr="00F04ACA">
        <w:rPr>
          <w:rFonts w:ascii="Calibri" w:hAnsi="Calibri" w:cs="Calibri"/>
        </w:rPr>
        <w:t>. (n.d.). Retrieved June 25, 2021, from https://www.grazitti.com/blog/8-proven-reasons-you-need-angular-for-your-next-development-project/</w:t>
      </w:r>
    </w:p>
    <w:p w14:paraId="7721490D" w14:textId="77777777" w:rsidR="00F04ACA" w:rsidRPr="00F04ACA" w:rsidRDefault="00F04ACA" w:rsidP="00F04ACA">
      <w:pPr>
        <w:pStyle w:val="Bibliography"/>
        <w:rPr>
          <w:rFonts w:ascii="Calibri" w:hAnsi="Calibri" w:cs="Calibri"/>
        </w:rPr>
      </w:pPr>
      <w:r w:rsidRPr="00F04ACA">
        <w:rPr>
          <w:rFonts w:ascii="Calibri" w:hAnsi="Calibri" w:cs="Calibri"/>
          <w:i/>
          <w:iCs/>
        </w:rPr>
        <w:t>Angular</w:t>
      </w:r>
      <w:r w:rsidRPr="00F04ACA">
        <w:rPr>
          <w:rFonts w:ascii="Calibri" w:hAnsi="Calibri" w:cs="Calibri"/>
        </w:rPr>
        <w:t>. (n.d.). Retrieved June 5, 2021, from https://angular.io/</w:t>
      </w:r>
    </w:p>
    <w:p w14:paraId="52FC6AAA" w14:textId="77777777" w:rsidR="00F04ACA" w:rsidRPr="00F04ACA" w:rsidRDefault="00F04ACA" w:rsidP="00F04ACA">
      <w:pPr>
        <w:pStyle w:val="Bibliography"/>
        <w:rPr>
          <w:rFonts w:ascii="Calibri" w:hAnsi="Calibri" w:cs="Calibri"/>
        </w:rPr>
      </w:pPr>
      <w:r w:rsidRPr="00F04ACA">
        <w:rPr>
          <w:rFonts w:ascii="Calibri" w:hAnsi="Calibri" w:cs="Calibri"/>
          <w:i/>
          <w:iCs/>
        </w:rPr>
        <w:t>Angular—Introduction to Angular concepts</w:t>
      </w:r>
      <w:r w:rsidRPr="00F04ACA">
        <w:rPr>
          <w:rFonts w:ascii="Calibri" w:hAnsi="Calibri" w:cs="Calibri"/>
        </w:rPr>
        <w:t>. (n.d.). Retrieved May 16, 2021, from https://angular.io/guide/architecture</w:t>
      </w:r>
    </w:p>
    <w:p w14:paraId="3894D333" w14:textId="77777777" w:rsidR="00F04ACA" w:rsidRPr="00F04ACA" w:rsidRDefault="00F04ACA" w:rsidP="00F04ACA">
      <w:pPr>
        <w:pStyle w:val="Bibliography"/>
        <w:rPr>
          <w:rFonts w:ascii="Calibri" w:hAnsi="Calibri" w:cs="Calibri"/>
        </w:rPr>
      </w:pPr>
      <w:r w:rsidRPr="00F04ACA">
        <w:rPr>
          <w:rFonts w:ascii="Calibri" w:hAnsi="Calibri" w:cs="Calibri"/>
          <w:i/>
          <w:iCs/>
        </w:rPr>
        <w:t>Is Angular dying because of React?</w:t>
      </w:r>
      <w:r w:rsidRPr="00F04ACA">
        <w:rPr>
          <w:rFonts w:ascii="Calibri" w:hAnsi="Calibri" w:cs="Calibri"/>
        </w:rPr>
        <w:t xml:space="preserve"> (n.d.). Retrieved June 25, 2021, from https://www.dottedsquirrel.com/is-angular-dying-because-of-react/</w:t>
      </w:r>
    </w:p>
    <w:p w14:paraId="40772465" w14:textId="77777777" w:rsidR="00F04ACA" w:rsidRPr="00F04ACA" w:rsidRDefault="00F04ACA" w:rsidP="00F04ACA">
      <w:pPr>
        <w:pStyle w:val="Bibliography"/>
        <w:rPr>
          <w:rFonts w:ascii="Calibri" w:hAnsi="Calibri" w:cs="Calibri"/>
        </w:rPr>
      </w:pPr>
      <w:r w:rsidRPr="00F04ACA">
        <w:rPr>
          <w:rFonts w:ascii="Calibri" w:hAnsi="Calibri" w:cs="Calibri"/>
        </w:rPr>
        <w:t xml:space="preserve">Sebek, M. (2021, May 13). </w:t>
      </w:r>
      <w:r w:rsidRPr="00F04ACA">
        <w:rPr>
          <w:rFonts w:ascii="Calibri" w:hAnsi="Calibri" w:cs="Calibri"/>
          <w:i/>
          <w:iCs/>
        </w:rPr>
        <w:t>The Future of Angular 12 and Beyond</w:t>
      </w:r>
      <w:r w:rsidRPr="00F04ACA">
        <w:rPr>
          <w:rFonts w:ascii="Calibri" w:hAnsi="Calibri" w:cs="Calibri"/>
        </w:rPr>
        <w:t>. Medium. https://michelle-sebek.medium.com/the-future-of-angular-12-and-beyond-524e0d38dc64</w:t>
      </w:r>
    </w:p>
    <w:p w14:paraId="7B67F0C3" w14:textId="374C53CD" w:rsidR="00E71353" w:rsidRDefault="00E71353" w:rsidP="00391B5D">
      <w:r>
        <w:fldChar w:fldCharType="end"/>
      </w:r>
    </w:p>
    <w:p w14:paraId="5298935C" w14:textId="77777777" w:rsidR="00391B5D" w:rsidRPr="00391B5D" w:rsidRDefault="00391B5D" w:rsidP="00391B5D"/>
    <w:p w14:paraId="2215307C" w14:textId="77777777" w:rsidR="001F0D08" w:rsidRPr="001F0D08" w:rsidRDefault="001F0D08" w:rsidP="001F0D08"/>
    <w:p w14:paraId="03367BC8" w14:textId="77777777" w:rsidR="00601829" w:rsidRPr="00601829" w:rsidRDefault="00601829" w:rsidP="00601829"/>
    <w:sectPr w:rsidR="00601829" w:rsidRPr="00601829" w:rsidSect="0060182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7B67D" w14:textId="77777777" w:rsidR="00B061E7" w:rsidRDefault="00B061E7" w:rsidP="005045B7">
      <w:pPr>
        <w:spacing w:after="0" w:line="240" w:lineRule="auto"/>
      </w:pPr>
      <w:r>
        <w:separator/>
      </w:r>
    </w:p>
  </w:endnote>
  <w:endnote w:type="continuationSeparator" w:id="0">
    <w:p w14:paraId="6DE716E8" w14:textId="77777777" w:rsidR="00B061E7" w:rsidRDefault="00B061E7" w:rsidP="00504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005368"/>
      <w:docPartObj>
        <w:docPartGallery w:val="Page Numbers (Bottom of Page)"/>
        <w:docPartUnique/>
      </w:docPartObj>
    </w:sdtPr>
    <w:sdtEndPr>
      <w:rPr>
        <w:noProof/>
      </w:rPr>
    </w:sdtEndPr>
    <w:sdtContent>
      <w:p w14:paraId="5865DED7" w14:textId="6BEBBA15" w:rsidR="005045B7" w:rsidRDefault="005045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2B53B0" w14:textId="77777777" w:rsidR="005045B7" w:rsidRDefault="005045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BBC44" w14:textId="77777777" w:rsidR="00B061E7" w:rsidRDefault="00B061E7" w:rsidP="005045B7">
      <w:pPr>
        <w:spacing w:after="0" w:line="240" w:lineRule="auto"/>
      </w:pPr>
      <w:r>
        <w:separator/>
      </w:r>
    </w:p>
  </w:footnote>
  <w:footnote w:type="continuationSeparator" w:id="0">
    <w:p w14:paraId="63D54165" w14:textId="77777777" w:rsidR="00B061E7" w:rsidRDefault="00B061E7" w:rsidP="005045B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C99"/>
    <w:rsid w:val="00001D57"/>
    <w:rsid w:val="00055202"/>
    <w:rsid w:val="00090D3F"/>
    <w:rsid w:val="000931CC"/>
    <w:rsid w:val="000B11C2"/>
    <w:rsid w:val="000F5D37"/>
    <w:rsid w:val="000F655E"/>
    <w:rsid w:val="001008B4"/>
    <w:rsid w:val="00122950"/>
    <w:rsid w:val="0014337D"/>
    <w:rsid w:val="0014421B"/>
    <w:rsid w:val="001468A7"/>
    <w:rsid w:val="0015492E"/>
    <w:rsid w:val="001717F5"/>
    <w:rsid w:val="00173584"/>
    <w:rsid w:val="00186046"/>
    <w:rsid w:val="001B02B7"/>
    <w:rsid w:val="001F0D08"/>
    <w:rsid w:val="0020586A"/>
    <w:rsid w:val="00205F93"/>
    <w:rsid w:val="00225E87"/>
    <w:rsid w:val="0022688C"/>
    <w:rsid w:val="00247599"/>
    <w:rsid w:val="002569C4"/>
    <w:rsid w:val="0026067E"/>
    <w:rsid w:val="00267159"/>
    <w:rsid w:val="002740F8"/>
    <w:rsid w:val="00285EEA"/>
    <w:rsid w:val="00297528"/>
    <w:rsid w:val="002B4159"/>
    <w:rsid w:val="002F1A8F"/>
    <w:rsid w:val="00304444"/>
    <w:rsid w:val="0033744E"/>
    <w:rsid w:val="0034497F"/>
    <w:rsid w:val="003524B3"/>
    <w:rsid w:val="00391B5D"/>
    <w:rsid w:val="003B1C0D"/>
    <w:rsid w:val="003D02DC"/>
    <w:rsid w:val="003D6E55"/>
    <w:rsid w:val="003E1EE9"/>
    <w:rsid w:val="003F31E8"/>
    <w:rsid w:val="00401AB1"/>
    <w:rsid w:val="00405E19"/>
    <w:rsid w:val="004076F4"/>
    <w:rsid w:val="0041326A"/>
    <w:rsid w:val="0041673E"/>
    <w:rsid w:val="00423552"/>
    <w:rsid w:val="004304E3"/>
    <w:rsid w:val="004A06C0"/>
    <w:rsid w:val="004A239F"/>
    <w:rsid w:val="004B3B0B"/>
    <w:rsid w:val="004D0060"/>
    <w:rsid w:val="004E0A49"/>
    <w:rsid w:val="004F3397"/>
    <w:rsid w:val="0050287C"/>
    <w:rsid w:val="005045B7"/>
    <w:rsid w:val="00524727"/>
    <w:rsid w:val="00555D0E"/>
    <w:rsid w:val="00561816"/>
    <w:rsid w:val="00585155"/>
    <w:rsid w:val="0058597A"/>
    <w:rsid w:val="005A1625"/>
    <w:rsid w:val="005A576D"/>
    <w:rsid w:val="005A6C55"/>
    <w:rsid w:val="00601829"/>
    <w:rsid w:val="00625C8F"/>
    <w:rsid w:val="00632755"/>
    <w:rsid w:val="006412D7"/>
    <w:rsid w:val="00644AD4"/>
    <w:rsid w:val="0067747F"/>
    <w:rsid w:val="00683B88"/>
    <w:rsid w:val="00690E28"/>
    <w:rsid w:val="00694D6A"/>
    <w:rsid w:val="006B5502"/>
    <w:rsid w:val="006B6D8F"/>
    <w:rsid w:val="006E10B0"/>
    <w:rsid w:val="006E4521"/>
    <w:rsid w:val="00700368"/>
    <w:rsid w:val="00704801"/>
    <w:rsid w:val="007540A6"/>
    <w:rsid w:val="007547E8"/>
    <w:rsid w:val="00754A94"/>
    <w:rsid w:val="0075503D"/>
    <w:rsid w:val="007624BD"/>
    <w:rsid w:val="007674B5"/>
    <w:rsid w:val="007A4BFD"/>
    <w:rsid w:val="007D1B2D"/>
    <w:rsid w:val="007D4ECB"/>
    <w:rsid w:val="007E5B93"/>
    <w:rsid w:val="007F311C"/>
    <w:rsid w:val="008102B8"/>
    <w:rsid w:val="0081425D"/>
    <w:rsid w:val="008457F2"/>
    <w:rsid w:val="00864A6E"/>
    <w:rsid w:val="00867B76"/>
    <w:rsid w:val="008841AA"/>
    <w:rsid w:val="008A71B5"/>
    <w:rsid w:val="008C67FC"/>
    <w:rsid w:val="00935350"/>
    <w:rsid w:val="0093604A"/>
    <w:rsid w:val="009368A0"/>
    <w:rsid w:val="009D1471"/>
    <w:rsid w:val="00A0563B"/>
    <w:rsid w:val="00A13264"/>
    <w:rsid w:val="00A13CD1"/>
    <w:rsid w:val="00A16B1F"/>
    <w:rsid w:val="00A17753"/>
    <w:rsid w:val="00A40335"/>
    <w:rsid w:val="00A92F71"/>
    <w:rsid w:val="00AA70D9"/>
    <w:rsid w:val="00AD354B"/>
    <w:rsid w:val="00B061E7"/>
    <w:rsid w:val="00B06CBC"/>
    <w:rsid w:val="00B14DAF"/>
    <w:rsid w:val="00B66139"/>
    <w:rsid w:val="00B71F06"/>
    <w:rsid w:val="00B75B92"/>
    <w:rsid w:val="00B91C99"/>
    <w:rsid w:val="00BF4F76"/>
    <w:rsid w:val="00BF5322"/>
    <w:rsid w:val="00C20813"/>
    <w:rsid w:val="00C266B2"/>
    <w:rsid w:val="00C26ED0"/>
    <w:rsid w:val="00C305A4"/>
    <w:rsid w:val="00C373F4"/>
    <w:rsid w:val="00C43425"/>
    <w:rsid w:val="00C46DF8"/>
    <w:rsid w:val="00C55A34"/>
    <w:rsid w:val="00C74132"/>
    <w:rsid w:val="00C93C8A"/>
    <w:rsid w:val="00CC4AFD"/>
    <w:rsid w:val="00CD00FD"/>
    <w:rsid w:val="00CD55C7"/>
    <w:rsid w:val="00D11814"/>
    <w:rsid w:val="00D307D6"/>
    <w:rsid w:val="00D3602D"/>
    <w:rsid w:val="00D43F00"/>
    <w:rsid w:val="00D53D62"/>
    <w:rsid w:val="00D75E6B"/>
    <w:rsid w:val="00D77C85"/>
    <w:rsid w:val="00D8167D"/>
    <w:rsid w:val="00DC2A9A"/>
    <w:rsid w:val="00E20064"/>
    <w:rsid w:val="00E20C56"/>
    <w:rsid w:val="00E37F79"/>
    <w:rsid w:val="00E550CE"/>
    <w:rsid w:val="00E602A2"/>
    <w:rsid w:val="00E60C8F"/>
    <w:rsid w:val="00E71353"/>
    <w:rsid w:val="00E72537"/>
    <w:rsid w:val="00EB584A"/>
    <w:rsid w:val="00EC2620"/>
    <w:rsid w:val="00ED3671"/>
    <w:rsid w:val="00EF26E3"/>
    <w:rsid w:val="00F04ACA"/>
    <w:rsid w:val="00F16069"/>
    <w:rsid w:val="00F540C7"/>
    <w:rsid w:val="00F813D7"/>
    <w:rsid w:val="00FB1161"/>
    <w:rsid w:val="00FC019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4EC07"/>
  <w15:docId w15:val="{7AEF8B51-5301-4AB6-9169-A85768BB3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18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0D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0182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01829"/>
    <w:rPr>
      <w:rFonts w:eastAsiaTheme="minorEastAsia"/>
      <w:lang w:val="en-US"/>
    </w:rPr>
  </w:style>
  <w:style w:type="character" w:customStyle="1" w:styleId="Heading1Char">
    <w:name w:val="Heading 1 Char"/>
    <w:basedOn w:val="DefaultParagraphFont"/>
    <w:link w:val="Heading1"/>
    <w:uiPriority w:val="9"/>
    <w:rsid w:val="0060182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0D08"/>
    <w:pPr>
      <w:outlineLvl w:val="9"/>
    </w:pPr>
    <w:rPr>
      <w:lang w:val="en-US"/>
    </w:rPr>
  </w:style>
  <w:style w:type="paragraph" w:styleId="TOC1">
    <w:name w:val="toc 1"/>
    <w:basedOn w:val="Normal"/>
    <w:next w:val="Normal"/>
    <w:autoRedefine/>
    <w:uiPriority w:val="39"/>
    <w:unhideWhenUsed/>
    <w:rsid w:val="001F0D08"/>
    <w:pPr>
      <w:spacing w:after="100"/>
    </w:pPr>
  </w:style>
  <w:style w:type="character" w:styleId="Hyperlink">
    <w:name w:val="Hyperlink"/>
    <w:basedOn w:val="DefaultParagraphFont"/>
    <w:uiPriority w:val="99"/>
    <w:unhideWhenUsed/>
    <w:rsid w:val="001F0D08"/>
    <w:rPr>
      <w:color w:val="0563C1" w:themeColor="hyperlink"/>
      <w:u w:val="single"/>
    </w:rPr>
  </w:style>
  <w:style w:type="character" w:customStyle="1" w:styleId="Heading2Char">
    <w:name w:val="Heading 2 Char"/>
    <w:basedOn w:val="DefaultParagraphFont"/>
    <w:link w:val="Heading2"/>
    <w:uiPriority w:val="9"/>
    <w:rsid w:val="001F0D0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E602A2"/>
    <w:pPr>
      <w:spacing w:after="100"/>
      <w:ind w:left="220"/>
    </w:pPr>
  </w:style>
  <w:style w:type="table" w:styleId="TableGrid">
    <w:name w:val="Table Grid"/>
    <w:basedOn w:val="TableNormal"/>
    <w:uiPriority w:val="39"/>
    <w:rsid w:val="00304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C67FC"/>
    <w:rPr>
      <w:color w:val="605E5C"/>
      <w:shd w:val="clear" w:color="auto" w:fill="E1DFDD"/>
    </w:rPr>
  </w:style>
  <w:style w:type="table" w:styleId="PlainTable3">
    <w:name w:val="Plain Table 3"/>
    <w:basedOn w:val="TableNormal"/>
    <w:uiPriority w:val="43"/>
    <w:rsid w:val="004E0A4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E71353"/>
    <w:pPr>
      <w:spacing w:after="0" w:line="480" w:lineRule="auto"/>
      <w:ind w:left="720" w:hanging="720"/>
    </w:pPr>
  </w:style>
  <w:style w:type="paragraph" w:styleId="Header">
    <w:name w:val="header"/>
    <w:basedOn w:val="Normal"/>
    <w:link w:val="HeaderChar"/>
    <w:uiPriority w:val="99"/>
    <w:unhideWhenUsed/>
    <w:rsid w:val="00504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5B7"/>
  </w:style>
  <w:style w:type="paragraph" w:styleId="Footer">
    <w:name w:val="footer"/>
    <w:basedOn w:val="Normal"/>
    <w:link w:val="FooterChar"/>
    <w:uiPriority w:val="99"/>
    <w:unhideWhenUsed/>
    <w:rsid w:val="00504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osh-munro@live.nmit.ac.nz"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osh-Munro/FinalAssessmen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mailto:Not-joshmunro@live.nmit.ac.nz" TargetMode="External"/><Relationship Id="rId4" Type="http://schemas.openxmlformats.org/officeDocument/2006/relationships/webSettings" Target="webSettings.xml"/><Relationship Id="rId9" Type="http://schemas.openxmlformats.org/officeDocument/2006/relationships/hyperlink" Target="mailto:Josh-munro@live.nmit.ac.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FD91D-9AD6-4A62-B687-0E34EA734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TotalTime>
  <Pages>9</Pages>
  <Words>3357</Words>
  <Characters>1913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web701 Assessment three</vt:lpstr>
    </vt:vector>
  </TitlesOfParts>
  <Company/>
  <LinksUpToDate>false</LinksUpToDate>
  <CharactersWithSpaces>22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701 Assessment three</dc:title>
  <dc:subject/>
  <dc:creator>Josh Munro</dc:creator>
  <cp:keywords/>
  <dc:description/>
  <cp:lastModifiedBy>Josh Munro</cp:lastModifiedBy>
  <cp:revision>142</cp:revision>
  <dcterms:created xsi:type="dcterms:W3CDTF">2021-06-05T07:07:00Z</dcterms:created>
  <dcterms:modified xsi:type="dcterms:W3CDTF">2021-06-2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dVyKuLi"/&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